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3F1A19D4"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6FDF7C2F" w:rsidR="00024A7B" w:rsidRDefault="00024A7B" w:rsidP="008A4E97">
      <w:pPr>
        <w:pStyle w:val="BodyText"/>
        <w:rPr>
          <w:b/>
        </w:rPr>
      </w:pPr>
      <w:r>
        <w:rPr>
          <w:b/>
        </w:rPr>
        <w:t>Methods:</w:t>
      </w:r>
      <w:r w:rsidR="004C00F7" w:rsidRPr="002C20EB">
        <w:t xml:space="preserve"> </w:t>
      </w:r>
      <w:r w:rsidR="00844A5C">
        <w:t>Comparable geospatially-explicit environmental and species occurrence data were obtained</w:t>
      </w:r>
      <w:r w:rsidR="009A757D">
        <w:t xml:space="preserve"> for </w:t>
      </w:r>
      <w:r w:rsidR="003C3E31">
        <w:t>both</w:t>
      </w:r>
      <w:r w:rsidR="009A757D">
        <w:t xml:space="preserve"> regions, from which we generated environmental heterogeneity and species richness raster layers. We compare the degree</w:t>
      </w:r>
      <w:r w:rsidR="005D0A2D">
        <w:t>s</w:t>
      </w:r>
      <w:r w:rsidR="009A757D">
        <w:t xml:space="preserve"> of </w:t>
      </w:r>
      <w:r w:rsidR="00D2022F">
        <w:t xml:space="preserve">various forms </w:t>
      </w:r>
      <w:r w:rsidR="003C666B">
        <w:t xml:space="preserve">of </w:t>
      </w:r>
      <w:r w:rsidR="009A757D">
        <w:t>environmental heterogeneity</w:t>
      </w:r>
      <w:r w:rsidR="005D0A2D">
        <w:t xml:space="preserve"> and species richness </w:t>
      </w:r>
      <w:r w:rsidR="003C3E31">
        <w:t xml:space="preserve">per unit area </w:t>
      </w:r>
      <w:r w:rsidR="009A757D">
        <w:t>between the regions</w:t>
      </w:r>
      <w:r w:rsidR="00D2022F">
        <w:t>, across a range of spatial scales</w:t>
      </w:r>
      <w:r w:rsidR="007A6D6D">
        <w:t xml:space="preserve">. </w:t>
      </w:r>
      <w:r w:rsidR="00273E3C">
        <w:t xml:space="preserve">We regressed species richness against </w:t>
      </w:r>
      <w:r w:rsidR="00D639A3">
        <w:t>ind</w:t>
      </w:r>
      <w:r w:rsidR="000E04C6">
        <w:t>ices</w:t>
      </w:r>
      <w:r w:rsidR="00D639A3">
        <w:t xml:space="preserve"> of overall environmental heterogeneity, derived from p</w:t>
      </w:r>
      <w:r w:rsidR="007A6D6D">
        <w:t>rincipal components</w:t>
      </w:r>
      <w:r w:rsidR="008F1E4D">
        <w:t xml:space="preserve"> analyses (PCA</w:t>
      </w:r>
      <w:r w:rsidR="00C72C4D">
        <w:t>s</w:t>
      </w:r>
      <w:r w:rsidR="008F1E4D">
        <w:t>)</w:t>
      </w:r>
      <w:r w:rsidR="00CD04A6">
        <w:t xml:space="preserve">, </w:t>
      </w:r>
      <w:r w:rsidR="00086992">
        <w:t>and in multivariate regression</w:t>
      </w:r>
      <w:r w:rsidR="00D2022F">
        <w:t>s</w:t>
      </w:r>
      <w:r w:rsidR="00086992">
        <w:t xml:space="preserve"> against </w:t>
      </w:r>
      <w:r w:rsidR="00BF7EB4">
        <w:t xml:space="preserve">the </w:t>
      </w:r>
      <w:r w:rsidR="00086992">
        <w:t>various forms of</w:t>
      </w:r>
      <w:r w:rsidR="00273E3C" w:rsidRPr="0064680F" w:rsidDel="00355D02">
        <w:t xml:space="preserve"> </w:t>
      </w:r>
      <w:r w:rsidR="00D2022F">
        <w:t>heterogeneity.</w:t>
      </w:r>
    </w:p>
    <w:p w14:paraId="39C1CEA1" w14:textId="51CF84FF" w:rsidR="00024A7B" w:rsidRDefault="00024A7B" w:rsidP="008A4E97">
      <w:pPr>
        <w:pStyle w:val="BodyText"/>
        <w:rPr>
          <w:b/>
        </w:rPr>
      </w:pPr>
      <w:r>
        <w:rPr>
          <w:b/>
        </w:rPr>
        <w:t>Results:</w:t>
      </w:r>
      <w:r w:rsidR="004C00F7" w:rsidRPr="002C20EB">
        <w:t xml:space="preserve"> </w:t>
      </w:r>
      <w:r w:rsidR="00532A81">
        <w:t>T</w:t>
      </w:r>
      <w:r w:rsidR="00273E3C">
        <w:t xml:space="preserve">he GCFR </w:t>
      </w:r>
      <w:r w:rsidR="00532A81">
        <w:t>is generally more environmentally heterogeneous and more species-rich</w:t>
      </w:r>
      <w:r w:rsidR="006C6B55">
        <w:t xml:space="preserve"> than the SWAFR. The major ax</w:t>
      </w:r>
      <w:r w:rsidR="00CD04A6">
        <w:t>e</w:t>
      </w:r>
      <w:r w:rsidR="006C6B55">
        <w:t>s of</w:t>
      </w:r>
      <w:r w:rsidR="00273E3C">
        <w:t xml:space="preserve"> </w:t>
      </w:r>
      <w:r w:rsidR="006C6B55">
        <w:t>heterogeneity</w:t>
      </w:r>
      <w:r w:rsidR="00807DFE">
        <w:t xml:space="preserve"> </w:t>
      </w:r>
      <w:r w:rsidR="006D6A5A">
        <w:t xml:space="preserve">across both regions </w:t>
      </w:r>
      <w:r w:rsidR="00CD04A6">
        <w:t>(</w:t>
      </w:r>
      <w:r w:rsidR="006D6A5A">
        <w:t>explaining</w:t>
      </w:r>
      <w:r w:rsidR="00CD04A6">
        <w:t xml:space="preserve"> ca. 38–42% variation in heterogeneity</w:t>
      </w:r>
      <w:r w:rsidR="006D6A5A">
        <w:t xml:space="preserve">, </w:t>
      </w:r>
      <w:r w:rsidR="00CD04A6">
        <w:t xml:space="preserve">depending on spatial-scale) </w:t>
      </w:r>
      <w:r w:rsidR="00A65D58">
        <w:t>relate</w:t>
      </w:r>
      <w:r w:rsidR="00E13F42">
        <w:t>s</w:t>
      </w:r>
      <w:r w:rsidR="00A65D58">
        <w:t xml:space="preserve"> significantly to species richness</w:t>
      </w:r>
      <w:r w:rsidR="00B51A66">
        <w:t>,</w:t>
      </w:r>
      <w:r w:rsidR="00A65D58">
        <w:t xml:space="preserve"> </w:t>
      </w:r>
      <w:r w:rsidR="00B51A66">
        <w:t xml:space="preserve">with the same slope for each region at broader spatial-scales </w:t>
      </w:r>
      <w:r w:rsidR="00273E3C">
        <w:t>(</w:t>
      </w:r>
      <w:r w:rsidR="00273E3C" w:rsidRPr="0078067F">
        <w:rPr>
          <w:i/>
        </w:rPr>
        <w:t>P</w:t>
      </w:r>
      <w:r w:rsidR="00273E3C" w:rsidRPr="0078067F">
        <w:t xml:space="preserve"> &lt; 0.001</w:t>
      </w:r>
      <w:r w:rsidR="00807DFE">
        <w:t>)</w:t>
      </w:r>
      <w:r w:rsidR="00B51A66">
        <w:t xml:space="preserve">. </w:t>
      </w:r>
      <w:r w:rsidR="0086734A">
        <w:t>M</w:t>
      </w:r>
      <w:r w:rsidR="007743CF">
        <w:t>ultivariate regressions</w:t>
      </w:r>
      <w:r w:rsidR="0086734A">
        <w:t>,</w:t>
      </w:r>
      <w:r w:rsidR="007743CF">
        <w:t xml:space="preserve"> and the</w:t>
      </w:r>
      <w:r w:rsidR="00623216">
        <w:t xml:space="preserve"> variation in heterogeneity </w:t>
      </w:r>
      <w:r w:rsidR="0086734A">
        <w:t xml:space="preserve">undescribed by </w:t>
      </w:r>
      <w:r w:rsidR="008F1E4D">
        <w:t xml:space="preserve">the </w:t>
      </w:r>
      <w:r w:rsidR="00694B43">
        <w:t>first axis from the PCAs</w:t>
      </w:r>
      <w:r w:rsidR="0086734A">
        <w:t xml:space="preserve">, </w:t>
      </w:r>
      <w:r w:rsidR="00183126">
        <w:t>reveal axes of environmental heterogeneity associated with species richness with differing strengths in each region.</w:t>
      </w:r>
    </w:p>
    <w:p w14:paraId="3D4EE8B5" w14:textId="7B3A4DA7" w:rsidR="00024A7B" w:rsidRDefault="00024A7B" w:rsidP="008A4E97">
      <w:pPr>
        <w:pStyle w:val="BodyText"/>
        <w:rPr>
          <w:b/>
        </w:rPr>
      </w:pPr>
      <w:r>
        <w:rPr>
          <w:b/>
        </w:rPr>
        <w:t>Main conclusions:</w:t>
      </w:r>
      <w:r w:rsidR="004C00F7">
        <w:rPr>
          <w:b/>
        </w:rPr>
        <w:t xml:space="preserve"> </w:t>
      </w:r>
      <w:r w:rsidR="00160C41">
        <w:t>We have evidence for a common</w:t>
      </w:r>
      <w:r w:rsidR="00E83B6C">
        <w:t xml:space="preserve"> positive</w:t>
      </w:r>
      <w:r w:rsidR="00160C41">
        <w:t xml:space="preserve"> relationship between floristic richness and environmental heterogeneity </w:t>
      </w:r>
      <w:r w:rsidR="00E83B6C">
        <w:t>across the GCFR and SWAFR</w:t>
      </w:r>
      <w:r w:rsidR="00977607">
        <w:t>, broadly indepen</w:t>
      </w:r>
      <w:r w:rsidR="00372023">
        <w:t>den</w:t>
      </w:r>
      <w:r w:rsidR="00977607">
        <w:t>t of spatial-scale. Though there are region-specific effects</w:t>
      </w:r>
      <w:r w:rsidR="005B0DBE">
        <w:t xml:space="preserve">, </w:t>
      </w:r>
      <w:r w:rsidR="00C7143F" w:rsidRPr="002C20EB">
        <w:rPr>
          <w:highlight w:val="yellow"/>
        </w:rPr>
        <w:t>[</w:t>
      </w:r>
      <w:r w:rsidR="005B0DBE" w:rsidRPr="002C20EB">
        <w:rPr>
          <w:highlight w:val="yellow"/>
        </w:rPr>
        <w:t>…</w:t>
      </w:r>
      <w:r w:rsidR="00C7143F" w:rsidRPr="002C20EB">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5F4A6042"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Nosil?</w:t>
      </w:r>
      <w:r w:rsidRPr="002F0553">
        <w:t xml:space="preserve">). </w:t>
      </w:r>
      <w:commentRangeStart w:id="3"/>
      <w:commentRangeStart w:id="4"/>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5" w:name="OLE_LINK1"/>
      <w:r w:rsidRPr="00066121">
        <w:rPr>
          <w:highlight w:val="yellow"/>
        </w:rPr>
        <w:t>Byrne</w:t>
      </w:r>
      <w:bookmarkEnd w:id="5"/>
      <w:r w:rsidRPr="00066121">
        <w:rPr>
          <w:highlight w:val="yellow"/>
        </w:rPr>
        <w:t>?</w:t>
      </w:r>
      <w:r w:rsidRPr="002F0553">
        <w:t xml:space="preserve">). </w:t>
      </w:r>
      <w:commentRangeEnd w:id="3"/>
      <w:r w:rsidR="00217AAC">
        <w:rPr>
          <w:rStyle w:val="CommentReference"/>
          <w:rFonts w:ascii="Times New Roman" w:hAnsiTheme="minorHAnsi"/>
        </w:rPr>
        <w:commentReference w:id="3"/>
      </w:r>
      <w:commentRangeEnd w:id="4"/>
      <w:r w:rsidR="009239A6">
        <w:rPr>
          <w:rStyle w:val="CommentReference"/>
          <w:rFonts w:ascii="Times New Roman" w:hAnsiTheme="minorHAnsi"/>
        </w:rPr>
        <w:commentReference w:id="4"/>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043CE57"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Verboom</w:t>
      </w:r>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6"/>
      <w:commentRangeStart w:id="7"/>
      <w:commentRangeStart w:id="8"/>
      <w:r>
        <w:t xml:space="preserve">tree </w:t>
      </w:r>
      <w:commentRangeEnd w:id="6"/>
      <w:r w:rsidR="00236CF0">
        <w:rPr>
          <w:rStyle w:val="CommentReference"/>
          <w:rFonts w:ascii="Times New Roman" w:hAnsiTheme="minorHAnsi"/>
        </w:rPr>
        <w:commentReference w:id="6"/>
      </w:r>
      <w:r>
        <w:t>component in the SWAFR underpins a striking difference in vegetation physiognomy (</w:t>
      </w:r>
      <w:r w:rsidRPr="00C72E7A">
        <w:rPr>
          <w:highlight w:val="yellow"/>
        </w:rPr>
        <w:t>ref</w:t>
      </w:r>
      <w:r>
        <w:t xml:space="preserve">). </w:t>
      </w:r>
      <w:commentRangeEnd w:id="7"/>
      <w:r w:rsidR="00236CF0">
        <w:rPr>
          <w:rStyle w:val="CommentReference"/>
          <w:rFonts w:ascii="Times New Roman" w:hAnsiTheme="minorHAnsi"/>
        </w:rPr>
        <w:commentReference w:id="7"/>
      </w:r>
      <w:commentRangeEnd w:id="8"/>
      <w:r w:rsidR="00C6184E">
        <w:rPr>
          <w:rStyle w:val="CommentReference"/>
          <w:rFonts w:ascii="Times New Roman" w:hAnsiTheme="minorHAnsi"/>
        </w:rPr>
        <w:commentReference w:id="8"/>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B278DE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t>
      </w:r>
      <w:r>
        <w:lastRenderedPageBreak/>
        <w:t xml:space="preserve">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One 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rsidR="00420576">
        <w:t xml:space="preserve">Indeed, </w:t>
      </w:r>
      <w:r w:rsidR="00420576">
        <w:rPr>
          <w:lang w:val="en-ZA"/>
        </w:rPr>
        <w:t xml:space="preserve">the </w:t>
      </w:r>
      <w:r w:rsidR="00420576" w:rsidRPr="00E87C83">
        <w:rPr>
          <w:lang w:val="en-ZA"/>
        </w:rPr>
        <w:t xml:space="preserve">Cape region has been found previously to have the second highest median topographic heterogeneity of the five </w:t>
      </w:r>
      <w:r w:rsidR="00D117B3">
        <w:rPr>
          <w:lang w:val="en-ZA"/>
        </w:rPr>
        <w:t>m</w:t>
      </w:r>
      <w:r w:rsidR="00420576" w:rsidRPr="00E87C83">
        <w:rPr>
          <w:lang w:val="en-ZA"/>
        </w:rPr>
        <w:t>editerranean-climate regions (</w:t>
      </w:r>
      <w:r w:rsidR="00420576" w:rsidRPr="002C20EB">
        <w:rPr>
          <w:highlight w:val="green"/>
          <w:lang w:val="en-ZA"/>
        </w:rPr>
        <w:t>Bradshaw &amp; Cowling, 2014</w:t>
      </w:r>
      <w:r w:rsidR="00420576" w:rsidRPr="00E87C83">
        <w:rPr>
          <w:lang w:val="en-ZA"/>
        </w:rPr>
        <w:t>).</w:t>
      </w:r>
      <w:r w:rsidR="00D117B3">
        <w:rPr>
          <w:lang w:val="en-ZA"/>
        </w:rPr>
        <w:t xml:space="preserve"> </w:t>
      </w:r>
      <w:r>
        <w:t xml:space="preserve">The central aim of this paper, then, is to test the hypothesis that the observed species richness difference (per </w:t>
      </w:r>
      <w:r w:rsidR="00A52520">
        <w:t xml:space="preserve">unit </w:t>
      </w:r>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9" w:name="comparing-regions-environmental-heteroge"/>
      <w:r>
        <w:t>2.1</w:t>
      </w:r>
      <w:r w:rsidR="00F31AF3">
        <w:t>:</w:t>
      </w:r>
      <w:r>
        <w:t xml:space="preserve"> </w:t>
      </w:r>
      <w:r w:rsidR="00D04776">
        <w:t>Comparing species richness</w:t>
      </w:r>
    </w:p>
    <w:p w14:paraId="52348C6B" w14:textId="0601DBA9"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using R (</w:t>
      </w:r>
      <w:r w:rsidR="001D58D6" w:rsidRPr="00E87AB4">
        <w:rPr>
          <w:highlight w:val="yellow"/>
        </w:rPr>
        <w:t>ref</w:t>
      </w:r>
      <w:r w:rsidR="001D58D6">
        <w:t>)</w:t>
      </w:r>
      <w:r w:rsidR="00166053" w:rsidRPr="00166053">
        <w:t xml:space="preserve"> </w:t>
      </w:r>
      <w:r w:rsidR="00166053">
        <w:t xml:space="preserve">and 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treat the species </w:t>
      </w:r>
      <w:r w:rsidR="00C32B62">
        <w:t>richness data collated here as representative of real patterns in these flora</w:t>
      </w:r>
      <w:r w:rsidR="00B853C4">
        <w:t xml:space="preserve">, </w:t>
      </w:r>
      <w:r w:rsidR="00CB7719">
        <w:t xml:space="preserve">as </w:t>
      </w:r>
      <w:r w:rsidR="00B853C4">
        <w:t>concluded</w:t>
      </w:r>
      <w:r w:rsidR="00CB7719">
        <w:t xml:space="preserve"> by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 of unique species in these occurrence data</w:t>
      </w:r>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5BDE9566"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6EEC38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9"/>
    </w:p>
    <w:p w14:paraId="16702F9A" w14:textId="43BF97D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EE1196">
        <w:t>–</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01C05115" w14:textId="7103B5B6"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r w:rsidR="0051498F">
        <w:t xml:space="preserve">squares </w:t>
      </w:r>
      <w:r w:rsidR="002810B1">
        <w:t xml:space="preserve">for a given </w:t>
      </w:r>
      <w:r w:rsidR="0051498F">
        <w:t>square</w:t>
      </w:r>
      <w:r w:rsidR="002810B1">
        <w:t xml:space="preserve">. </w:t>
      </w:r>
      <w:r w:rsidR="00DF742C">
        <w:t xml:space="preserve">We calculated heterogeneity 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8E6F1C">
        <w:t xml:space="preserve"> </w:t>
      </w:r>
      <w:r w:rsidR="0076433F">
        <w:t xml:space="preserve">with </w:t>
      </w:r>
      <w:r w:rsidR="00BD5C4F">
        <w:t>variance as the aggregation function</w:t>
      </w:r>
      <w:r w:rsidR="00A30A5A">
        <w:t>.</w:t>
      </w:r>
      <w:r w:rsidR="00DE7007">
        <w:t xml:space="preserve"> This index only uses neighbouring </w:t>
      </w:r>
      <w:r w:rsidR="00CA7709">
        <w:t xml:space="preserve">squares </w:t>
      </w:r>
      <w:r w:rsidR="00DE7007">
        <w:t xml:space="preserve">to describe heterogeneity, similar to indices implemented in the “terrain” function in “raster”. </w:t>
      </w:r>
      <w:r w:rsidR="00CA7709">
        <w:t>However, o</w:t>
      </w:r>
      <w:r w:rsidR="00A34738">
        <w:t xml:space="preserve">ur index describes heterogeneity within </w:t>
      </w:r>
      <w:r w:rsidR="00CA7709">
        <w:t>squares</w:t>
      </w:r>
      <w:r w:rsidR="00377F87">
        <w:t xml:space="preserve">, </w:t>
      </w:r>
      <w:r w:rsidR="00A34738">
        <w:t xml:space="preserve">as opposed to between </w:t>
      </w:r>
      <w:r w:rsidR="00CA7709">
        <w:t xml:space="preserve">squares </w:t>
      </w:r>
      <w:r w:rsidR="00A34738">
        <w:t>as in “terrain”</w:t>
      </w:r>
      <w:r w:rsidR="00377F87">
        <w:t>. Our species richness dataset is based on within-</w:t>
      </w:r>
      <w:r w:rsidR="00CA7709">
        <w:t xml:space="preserve">square </w:t>
      </w:r>
      <w:r w:rsidR="00377F87">
        <w:t xml:space="preserve">data (species occurrences), making it comparable with </w:t>
      </w:r>
      <w:r w:rsidR="00CA7709">
        <w:t xml:space="preserve">this </w:t>
      </w:r>
      <w:r w:rsidR="00377F87">
        <w:t>heterogeneity data.</w:t>
      </w:r>
    </w:p>
    <w:p w14:paraId="4910D4CC" w14:textId="12524FC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0"/>
      <w:commentRangeStart w:id="11"/>
      <w:r w:rsidR="00FD3C3A">
        <w:t xml:space="preserve">both </w:t>
      </w:r>
      <w:commentRangeEnd w:id="10"/>
      <w:r w:rsidR="0076433F">
        <w:rPr>
          <w:rStyle w:val="CommentReference"/>
          <w:rFonts w:ascii="Times New Roman" w:hAnsiTheme="minorHAnsi"/>
        </w:rPr>
        <w:commentReference w:id="10"/>
      </w:r>
      <w:commentRangeEnd w:id="11"/>
      <w:r w:rsidR="008156BB">
        <w:rPr>
          <w:rStyle w:val="CommentReference"/>
          <w:rFonts w:ascii="Times New Roman" w:hAnsiTheme="minorHAnsi"/>
        </w:rPr>
        <w:commentReference w:id="11"/>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2"/>
      <w:commentRangeStart w:id="13"/>
      <w:r w:rsidR="00F358D2">
        <w:t>log</w:t>
      </w:r>
      <w:r w:rsidR="00F70EA3">
        <w:rPr>
          <w:vertAlign w:val="subscript"/>
        </w:rPr>
        <w:t>10</w:t>
      </w:r>
      <w:r w:rsidR="00F70EA3">
        <w:t>-</w:t>
      </w:r>
      <w:r w:rsidR="00F358D2">
        <w:t xml:space="preserve">transformed </w:t>
      </w:r>
      <w:commentRangeEnd w:id="12"/>
      <w:r w:rsidR="0076433F">
        <w:rPr>
          <w:rStyle w:val="CommentReference"/>
          <w:rFonts w:ascii="Times New Roman" w:hAnsiTheme="minorHAnsi"/>
        </w:rPr>
        <w:commentReference w:id="12"/>
      </w:r>
      <w:commentRangeEnd w:id="13"/>
      <w:r w:rsidR="00CF1356">
        <w:rPr>
          <w:rStyle w:val="CommentReference"/>
          <w:rFonts w:ascii="Times New Roman" w:hAnsiTheme="minorHAnsi"/>
        </w:rPr>
        <w:commentReference w:id="13"/>
      </w:r>
      <w:r w:rsidR="00F358D2">
        <w:t>to ensure normality.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w:t>
      </w:r>
      <w:r w:rsidR="000519A1">
        <w:lastRenderedPageBreak/>
        <w:t xml:space="preserve">two categories’ values where one category’s values </w:t>
      </w:r>
      <w:r w:rsidR="00104ADF">
        <w:t>exceed</w:t>
      </w:r>
      <w:r w:rsidR="000519A1">
        <w:t xml:space="preserve"> the other’s.</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14" w:name="environmental-heterogeneity-as-an-explan"/>
      <w:r>
        <w:t>2.3</w:t>
      </w:r>
      <w:r w:rsidR="0009179A">
        <w:t>:</w:t>
      </w:r>
      <w:r>
        <w:t xml:space="preserve"> </w:t>
      </w:r>
      <w:r w:rsidR="005F0FFB">
        <w:t>Environmental heterogeneity as an explanation of species richness</w:t>
      </w:r>
      <w:bookmarkEnd w:id="14"/>
    </w:p>
    <w:p w14:paraId="23BA1837" w14:textId="26D96559" w:rsidR="002F092D" w:rsidRDefault="00842DF6" w:rsidP="00DF0226">
      <w:pPr>
        <w:pStyle w:val="FirstParagraph"/>
        <w:rPr>
          <w:rFonts w:eastAsiaTheme="minorEastAsia"/>
        </w:rPr>
      </w:pPr>
      <w:r>
        <w:t xml:space="preserve">In the </w:t>
      </w:r>
      <w:commentRangeStart w:id="15"/>
      <w:r>
        <w:t xml:space="preserve">absence </w:t>
      </w:r>
      <w:commentRangeEnd w:id="15"/>
      <w:r w:rsidR="0076433F">
        <w:rPr>
          <w:rStyle w:val="CommentReference"/>
          <w:rFonts w:ascii="Times New Roman" w:hAnsiTheme="minorHAnsi"/>
        </w:rPr>
        <w:commentReference w:id="15"/>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04054B7F"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r w:rsidR="00A07350">
        <w:rPr>
          <w:rFonts w:eastAsiaTheme="minorEastAsia"/>
        </w:rPr>
        <w:t xml:space="preserve"> to</w:t>
      </w:r>
      <w:r w:rsidR="007F6D6D">
        <w:rPr>
          <w:rFonts w:eastAsiaTheme="minorEastAsia"/>
        </w:rPr>
        <w:t xml:space="preserve"> </w:t>
      </w:r>
      <w:r w:rsidR="00E751A7" w:rsidRPr="00070D03">
        <w:t>describe empirical patterns of covariance between ax</w:t>
      </w:r>
      <w:r w:rsidR="00F57DF5">
        <w:t>e</w:t>
      </w:r>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r w:rsidR="00D530A1">
        <w:rPr>
          <w:rFonts w:eastAsiaTheme="minorEastAsia"/>
        </w:rPr>
        <w:t xml:space="preserve">heterogeneity </w:t>
      </w:r>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189FA1F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r w:rsidR="006139A3">
        <w:t xml:space="preserve"> separate</w:t>
      </w:r>
      <w:r w:rsidR="0059394E">
        <w:t xml:space="preserve"> forms of environmental heterogeneity</w:t>
      </w:r>
      <w:r w:rsidR="00DD57EC">
        <w:t>, including</w:t>
      </w:r>
      <w:r w:rsidR="00BB5EDE">
        <w:t xml:space="preserve"> </w:t>
      </w:r>
      <w:r w:rsidR="00CD50FE">
        <w:t>the interaction</w:t>
      </w:r>
      <w:r w:rsidR="00BB5EDE">
        <w:t>s</w:t>
      </w:r>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r w:rsidR="00700408">
        <w:t xml:space="preserve">associations </w:t>
      </w:r>
      <w:r w:rsidR="00EF640B">
        <w:t xml:space="preserve">with species richness. </w:t>
      </w:r>
      <w:r w:rsidR="0092191B">
        <w:t>A</w:t>
      </w:r>
      <w:r w:rsidR="00EF640B">
        <w:t>ddition</w:t>
      </w:r>
      <w:r w:rsidR="0092191B">
        <w:t>ally</w:t>
      </w:r>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16" w:name="results"/>
      <w:r>
        <w:lastRenderedPageBreak/>
        <w:t>3</w:t>
      </w:r>
      <w:r w:rsidR="00E4661A">
        <w:t>:</w:t>
      </w:r>
      <w:r>
        <w:t xml:space="preserve"> </w:t>
      </w:r>
      <w:r w:rsidR="00D04776">
        <w:t>Results</w:t>
      </w:r>
      <w:bookmarkEnd w:id="1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4621357D" w:rsidR="00114867" w:rsidRPr="00B332AF" w:rsidRDefault="00D10637" w:rsidP="003F5B2B">
      <w:pPr>
        <w:pStyle w:val="FirstParagraph"/>
        <w:rPr>
          <w:i/>
        </w:rPr>
      </w:pPr>
      <w:r>
        <w:t>V</w:t>
      </w:r>
      <w:r w:rsidR="000A7C66">
        <w:t xml:space="preserve">ascular plant species richness </w:t>
      </w:r>
      <w:r w:rsidR="00BC3391">
        <w:t xml:space="preserve">is </w:t>
      </w:r>
      <w:r w:rsidR="00601362">
        <w:t xml:space="preserve">spatially </w:t>
      </w:r>
      <w:r>
        <w:t xml:space="preserve">variable </w:t>
      </w:r>
      <w:r w:rsidR="00BC3391">
        <w:t xml:space="preserve">in both of the GCFR and SWAFR </w:t>
      </w:r>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r w:rsidR="006A426A">
        <w:t>show</w:t>
      </w:r>
      <w:r w:rsidR="007D673C" w:rsidRPr="00B332AF">
        <w:t xml:space="preserve"> </w:t>
      </w:r>
      <w:r w:rsidR="006C490E">
        <w:t>similar species</w:t>
      </w:r>
      <w:r w:rsidR="006C490E" w:rsidRPr="00B332AF">
        <w:t xml:space="preserve"> </w:t>
      </w:r>
      <w:r w:rsidR="00964F94" w:rsidRPr="00B332AF">
        <w:t xml:space="preserve">richness </w:t>
      </w:r>
      <w:r w:rsidR="006C490E">
        <w:t xml:space="preserve">per unit area </w:t>
      </w:r>
      <w:r w:rsidR="006A426A">
        <w:t>in</w:t>
      </w:r>
      <w:r w:rsidR="00964F94" w:rsidRPr="00B332AF">
        <w:t xml:space="preserve"> </w:t>
      </w:r>
      <w:r w:rsidR="006C490E">
        <w:t xml:space="preserve">both regions </w:t>
      </w:r>
      <w:r w:rsidR="006373C4">
        <w:t xml:space="preserve">at the QDS- </w:t>
      </w:r>
      <w:r w:rsidR="008B0471">
        <w:t>(</w:t>
      </w:r>
      <w:r w:rsidR="00A11142" w:rsidRPr="000E5000">
        <w:rPr>
          <w:i/>
        </w:rPr>
        <w:t>P</w:t>
      </w:r>
      <w:r w:rsidR="00A11142" w:rsidRPr="000E5000">
        <w:t xml:space="preserve"> </w:t>
      </w:r>
      <w:r w:rsidR="006C490E">
        <w:t>=</w:t>
      </w:r>
      <w:r w:rsidR="00A11142" w:rsidRPr="000E5000">
        <w:t xml:space="preserve"> 0.</w:t>
      </w:r>
      <w:r w:rsidR="006C490E">
        <w:t>4</w:t>
      </w:r>
      <w:r w:rsidR="006373C4">
        <w:t>02</w:t>
      </w:r>
      <w:r w:rsidR="00D609FB">
        <w:t xml:space="preserve">, </w:t>
      </w:r>
      <w:r w:rsidR="00D609FB" w:rsidRPr="00E87AB4">
        <w:rPr>
          <w:i/>
          <w:iCs/>
        </w:rPr>
        <w:t>CLES</w:t>
      </w:r>
      <w:r w:rsidR="00D609FB">
        <w:t xml:space="preserve"> = </w:t>
      </w:r>
      <w:r w:rsidR="00D609FB" w:rsidRPr="006C43DF">
        <w:t>0.516</w:t>
      </w:r>
      <w:r w:rsidR="00F159C2">
        <w:t>;</w:t>
      </w:r>
      <w:r w:rsidR="00F159C2" w:rsidRPr="00F159C2">
        <w:t xml:space="preserve"> </w:t>
      </w:r>
      <w:r w:rsidR="00F159C2">
        <w:t>Figure 2a</w:t>
      </w:r>
      <w:r w:rsidR="00601362">
        <w:t>)</w:t>
      </w:r>
      <w:r w:rsidR="00A11142">
        <w:t xml:space="preserve"> </w:t>
      </w:r>
      <w:r w:rsidR="006373C4">
        <w:t>and HDS-scales (</w:t>
      </w:r>
      <w:r w:rsidR="006373C4" w:rsidRPr="000E5000">
        <w:rPr>
          <w:i/>
        </w:rPr>
        <w:t>P</w:t>
      </w:r>
      <w:r w:rsidR="006373C4" w:rsidRPr="000E5000">
        <w:t xml:space="preserve"> </w:t>
      </w:r>
      <w:r w:rsidR="006373C4">
        <w:t>=</w:t>
      </w:r>
      <w:r w:rsidR="006373C4" w:rsidRPr="000E5000">
        <w:t xml:space="preserve"> 0.</w:t>
      </w:r>
      <w:r w:rsidR="00A541D4">
        <w:t>275</w:t>
      </w:r>
      <w:r w:rsidR="00D609FB">
        <w:t xml:space="preserve">, </w:t>
      </w:r>
      <w:r w:rsidR="00D609FB" w:rsidRPr="00E87AB4">
        <w:rPr>
          <w:i/>
          <w:iCs/>
        </w:rPr>
        <w:t>CLES</w:t>
      </w:r>
      <w:r w:rsidR="00D609FB">
        <w:t xml:space="preserve"> = </w:t>
      </w:r>
      <w:r w:rsidR="00D609FB" w:rsidRPr="006C43DF">
        <w:t>0.542</w:t>
      </w:r>
      <w:r w:rsidR="00F159C2">
        <w:t>;</w:t>
      </w:r>
      <w:r w:rsidR="00F159C2" w:rsidRPr="00F159C2">
        <w:t xml:space="preserve"> </w:t>
      </w:r>
      <w:r w:rsidR="00F159C2">
        <w:t>Figure 2b</w:t>
      </w:r>
      <w:r w:rsidR="006373C4">
        <w:t>)</w:t>
      </w:r>
      <w:r w:rsidR="00A541D4">
        <w:t xml:space="preserve">, while </w:t>
      </w:r>
      <w:r w:rsidR="008E63A0">
        <w:t xml:space="preserve">the </w:t>
      </w:r>
      <w:r w:rsidR="00A541D4">
        <w:t xml:space="preserve">GCFR </w:t>
      </w:r>
      <w:r w:rsidR="00D2425F">
        <w:t>is</w:t>
      </w:r>
      <w:r w:rsidR="00A541D4">
        <w:t xml:space="preserve"> significantly more species-rich than the SWAFR </w:t>
      </w:r>
      <w:r w:rsidR="008E63A0">
        <w:t xml:space="preserve">at the DS-scale </w:t>
      </w:r>
      <w:r w:rsidR="00A541D4">
        <w:t>(</w:t>
      </w:r>
      <w:r w:rsidR="00560AF9" w:rsidRPr="002C20EB">
        <w:rPr>
          <w:i/>
        </w:rPr>
        <w:t>P</w:t>
      </w:r>
      <w:r w:rsidR="00560AF9">
        <w:t xml:space="preserve"> = 0.038</w:t>
      </w:r>
      <w:r w:rsidR="00D609FB">
        <w:t xml:space="preserve">, </w:t>
      </w:r>
      <w:r w:rsidR="00D609FB" w:rsidRPr="002C20EB">
        <w:rPr>
          <w:i/>
        </w:rPr>
        <w:t>CLES</w:t>
      </w:r>
      <w:r w:rsidR="00D609FB">
        <w:t xml:space="preserve"> = 0.658</w:t>
      </w:r>
      <w:r w:rsidR="00560AF9">
        <w:t xml:space="preserve">; </w:t>
      </w:r>
      <w:r w:rsidR="00560AF9" w:rsidRPr="002C20EB">
        <w:rPr>
          <w:highlight w:val="yellow"/>
        </w:rPr>
        <w:t>SI</w:t>
      </w:r>
      <w:r w:rsidR="00FC5D3A" w:rsidRPr="00503A1D">
        <w:rPr>
          <w:highlight w:val="yellow"/>
        </w:rPr>
        <w:t>, Figure S1</w:t>
      </w:r>
      <w:r w:rsidR="00FC5D3A" w:rsidRPr="002C20EB">
        <w:rPr>
          <w:highlight w:val="yellow"/>
        </w:rPr>
        <w:t>a</w:t>
      </w:r>
      <w:r w:rsidR="00560AF9">
        <w:t>)</w:t>
      </w:r>
      <w:r w:rsidR="00083DD4">
        <w:t>.</w:t>
      </w:r>
    </w:p>
    <w:p w14:paraId="13EA0CAA" w14:textId="5084D170" w:rsidR="0060601F" w:rsidRPr="003F5B2B" w:rsidRDefault="00A3472A" w:rsidP="005F60AF">
      <w:pPr>
        <w:pStyle w:val="BodyText"/>
        <w:rPr>
          <w:i/>
        </w:rPr>
      </w:pPr>
      <w:r w:rsidRPr="00D16E1A">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r w:rsidR="000621D6" w:rsidRPr="009A6ABA">
        <w:rPr>
          <w:rFonts w:cstheme="majorBidi"/>
          <w:i/>
        </w:rPr>
        <w:t>α</w:t>
      </w:r>
      <w:r w:rsidR="0060601F" w:rsidRPr="00D16E1A">
        <w:t xml:space="preserve">- and </w:t>
      </w:r>
      <w:r w:rsidR="000621D6" w:rsidRPr="009A6ABA">
        <w:rPr>
          <w:rFonts w:cstheme="majorBidi"/>
          <w:i/>
        </w:rPr>
        <w:t>β</w:t>
      </w:r>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r w:rsidR="00CA03AC">
        <w:t>; Figure 2c</w:t>
      </w:r>
      <w:r w:rsidR="00765D62" w:rsidRPr="00D16E1A">
        <w:t>) and</w:t>
      </w:r>
      <w:r w:rsidR="00104482" w:rsidRPr="00D16E1A">
        <w:t xml:space="preserve"> demonstrate </w:t>
      </w:r>
      <w:r w:rsidR="002B54C7">
        <w:t xml:space="preserve">that </w:t>
      </w:r>
      <w:r w:rsidR="002B54C7" w:rsidRPr="00D16E1A">
        <w:rPr>
          <w:i/>
        </w:rPr>
        <w:t>T</w:t>
      </w:r>
      <w:r w:rsidR="002B54C7" w:rsidRPr="00D16E1A">
        <w:rPr>
          <w:vertAlign w:val="subscript"/>
        </w:rPr>
        <w:t>QDS</w:t>
      </w:r>
      <w:r w:rsidR="00F01ADD" w:rsidRPr="00D16E1A">
        <w:t xml:space="preserve"> </w:t>
      </w:r>
      <w:r w:rsidR="00F01ADD">
        <w:t>in both regions a</w:t>
      </w:r>
      <w:r w:rsidR="0060601F" w:rsidRPr="00D16E1A">
        <w:t>ccount</w:t>
      </w:r>
      <w:r w:rsidR="003D3654">
        <w:t>s</w:t>
      </w:r>
      <w:r w:rsidR="0060601F" w:rsidRPr="00D16E1A">
        <w:t xml:space="preserve"> for </w:t>
      </w:r>
      <w:r w:rsidR="00FC2429">
        <w:t>at least</w:t>
      </w:r>
      <w:r w:rsidR="003D3654" w:rsidRPr="00D16E1A">
        <w:t xml:space="preserve"> </w:t>
      </w:r>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r w:rsidR="003D3654">
        <w:t xml:space="preserve">in most HDS </w:t>
      </w:r>
      <w:r w:rsidR="00D16E1A" w:rsidRPr="00D16E1A">
        <w:t>(Figure 2c</w:t>
      </w:r>
      <w:r w:rsidR="00E2196B">
        <w:t>,d</w:t>
      </w:r>
      <w:r w:rsidR="00D16E1A" w:rsidRPr="00D16E1A">
        <w:t>)</w:t>
      </w:r>
      <w:r w:rsidR="0040717E">
        <w:t>.</w:t>
      </w:r>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r w:rsidR="00DA765C" w:rsidRPr="002C20EB">
        <w:rPr>
          <w:i/>
        </w:rPr>
        <w:t>P</w:t>
      </w:r>
      <w:r w:rsidR="00DA765C">
        <w:t xml:space="preserve"> &lt; 0.001; </w:t>
      </w:r>
      <w:r w:rsidR="00017E2E" w:rsidRPr="00017E2E">
        <w:rPr>
          <w:i/>
          <w:iCs/>
        </w:rPr>
        <w:t>CLES</w:t>
      </w:r>
      <w:r w:rsidR="00017E2E">
        <w:t xml:space="preserve"> = </w:t>
      </w:r>
      <w:r w:rsidR="003F5B2B" w:rsidRPr="00550A5A">
        <w:t>0.</w:t>
      </w:r>
      <w:r w:rsidR="004B3752" w:rsidRPr="00550A5A">
        <w:t>696</w:t>
      </w:r>
      <w:r w:rsidR="008E5EF2" w:rsidRPr="002C20EB">
        <w:t>;</w:t>
      </w:r>
      <w:r w:rsidR="008E5EF2">
        <w:t xml:space="preserve"> </w:t>
      </w:r>
      <w:r w:rsidR="001F3C80" w:rsidRPr="00550A5A">
        <w:t>Figure 2d</w:t>
      </w:r>
      <w:r w:rsidR="001F3C80">
        <w:t>)</w:t>
      </w:r>
      <w:r w:rsidR="006A1EF2">
        <w:t xml:space="preserve">. </w:t>
      </w:r>
      <w:r w:rsidR="00D173C1">
        <w:t xml:space="preserve">Likewise, </w:t>
      </w:r>
      <w:r w:rsidR="00E67167">
        <w:t>at the DS-scale</w:t>
      </w:r>
      <w:r w:rsidR="00810D76" w:rsidRPr="002C20EB">
        <w:t xml:space="preserve"> </w:t>
      </w:r>
      <w:r w:rsidR="00810D76">
        <w:t>(</w:t>
      </w:r>
      <w:r w:rsidR="00810D76" w:rsidRPr="002C20EB">
        <w:rPr>
          <w:highlight w:val="yellow"/>
        </w:rPr>
        <w:t>SI</w:t>
      </w:r>
      <w:r w:rsidR="009A6789" w:rsidRPr="002C20EB">
        <w:rPr>
          <w:highlight w:val="yellow"/>
        </w:rPr>
        <w:t>, Figure S1</w:t>
      </w:r>
      <w:r w:rsidR="00FC5D3A" w:rsidRPr="002C20EB">
        <w:rPr>
          <w:highlight w:val="yellow"/>
        </w:rPr>
        <w:t>b</w:t>
      </w:r>
      <w:r w:rsidR="00810D76">
        <w:t>)</w:t>
      </w:r>
      <w:r w:rsidR="00FE61A5" w:rsidRPr="002C20EB">
        <w:t>,</w:t>
      </w:r>
      <w:r w:rsidR="00017E2E">
        <w:t xml:space="preserve"> </w:t>
      </w:r>
      <w:r w:rsidR="00023792">
        <w:t>floristic turnover</w:t>
      </w:r>
      <w:r w:rsidR="00810D76">
        <w:t xml:space="preserve"> </w:t>
      </w:r>
      <w:r w:rsidR="00A017D8">
        <w:t>(</w:t>
      </w:r>
      <w:r w:rsidR="00A017D8" w:rsidRPr="002C20EB">
        <w:rPr>
          <w:i/>
        </w:rPr>
        <w:t>T</w:t>
      </w:r>
      <w:r w:rsidR="00A017D8" w:rsidRPr="002C20EB">
        <w:rPr>
          <w:vertAlign w:val="subscript"/>
        </w:rPr>
        <w:t>HDS</w:t>
      </w:r>
      <w:r w:rsidR="00A017D8">
        <w:t xml:space="preserve">) </w:t>
      </w:r>
      <w:r w:rsidR="00810D76">
        <w:t>accounts</w:t>
      </w:r>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on average in the GCFR and SWAFR respectively</w:t>
      </w:r>
      <w:r w:rsidR="008B4DBD">
        <w:t>,</w:t>
      </w:r>
      <w:r w:rsidR="003D2C85">
        <w:t xml:space="preserve"> </w:t>
      </w:r>
      <w:r w:rsidR="003D2C85" w:rsidRPr="002C20EB">
        <w:rPr>
          <w:highlight w:val="yellow"/>
        </w:rPr>
        <w:t xml:space="preserve">with GCFR </w:t>
      </w:r>
      <w:r w:rsidR="003D2C85" w:rsidRPr="002C20EB">
        <w:rPr>
          <w:i/>
          <w:highlight w:val="yellow"/>
        </w:rPr>
        <w:t>S</w:t>
      </w:r>
      <w:r w:rsidR="003D2C85" w:rsidRPr="002C20EB">
        <w:rPr>
          <w:highlight w:val="yellow"/>
          <w:vertAlign w:val="subscript"/>
        </w:rPr>
        <w:t>DS</w:t>
      </w:r>
      <w:r w:rsidR="003D2C85" w:rsidRPr="002C20EB">
        <w:rPr>
          <w:highlight w:val="yellow"/>
        </w:rPr>
        <w:t xml:space="preserve"> being significantly more turnover-driven </w:t>
      </w:r>
      <w:r w:rsidR="005A5913" w:rsidRPr="002C20EB">
        <w:rPr>
          <w:highlight w:val="yellow"/>
        </w:rPr>
        <w:t xml:space="preserve">than </w:t>
      </w:r>
      <w:r w:rsidR="00605427" w:rsidRPr="002C20EB">
        <w:rPr>
          <w:highlight w:val="yellow"/>
        </w:rPr>
        <w:t xml:space="preserve">in the </w:t>
      </w:r>
      <w:r w:rsidR="005A5913" w:rsidRPr="002C20EB">
        <w:rPr>
          <w:highlight w:val="yellow"/>
        </w:rPr>
        <w:t>SWAFR in this</w:t>
      </w:r>
      <w:r w:rsidR="003D2C85" w:rsidRPr="002C20EB">
        <w:rPr>
          <w:highlight w:val="yellow"/>
        </w:rPr>
        <w:t xml:space="preserve"> </w:t>
      </w:r>
      <w:r w:rsidR="005A5913" w:rsidRPr="002C20EB">
        <w:rPr>
          <w:highlight w:val="yellow"/>
        </w:rPr>
        <w:t>regard</w:t>
      </w:r>
      <w:r w:rsidR="00EA69C8">
        <w:t xml:space="preserve"> </w:t>
      </w:r>
      <w:r w:rsidR="005A5913">
        <w:t>(</w:t>
      </w:r>
      <w:r w:rsidR="005A5913" w:rsidRPr="002C20EB">
        <w:rPr>
          <w:i/>
        </w:rPr>
        <w:t>P</w:t>
      </w:r>
      <w:r w:rsidR="005A5913">
        <w:t xml:space="preserve"> = 0.001, </w:t>
      </w:r>
      <w:r w:rsidR="00BA567B" w:rsidRPr="00966E9E">
        <w:rPr>
          <w:i/>
        </w:rPr>
        <w:t>CLES</w:t>
      </w:r>
      <w:r w:rsidR="00BA567B" w:rsidRPr="002C20EB">
        <w:t xml:space="preserve"> = </w:t>
      </w:r>
      <w:r w:rsidR="003F5B2B" w:rsidRPr="002C20EB">
        <w:t>0.</w:t>
      </w:r>
      <w:r w:rsidR="004B3752" w:rsidRPr="002C20EB">
        <w:t>741</w:t>
      </w:r>
      <w:r w:rsidR="00966E9E" w:rsidRPr="002C20EB">
        <w:t xml:space="preserve">; </w:t>
      </w:r>
      <w:r w:rsidR="00966E9E">
        <w:rPr>
          <w:highlight w:val="yellow"/>
        </w:rPr>
        <w:t>SI</w:t>
      </w:r>
      <w:r w:rsidR="009A6789">
        <w:rPr>
          <w:highlight w:val="yellow"/>
        </w:rPr>
        <w:t>, Figure S1</w:t>
      </w:r>
      <w:r w:rsidR="00FC5D3A">
        <w:rPr>
          <w:highlight w:val="yellow"/>
        </w:rPr>
        <w:t>b</w:t>
      </w:r>
      <w:r w:rsidR="003F5B2B" w:rsidRPr="002C20EB">
        <w:rPr>
          <w:highlight w:val="yellow"/>
        </w:rPr>
        <w:t>).</w:t>
      </w:r>
      <w:r w:rsidR="002658EC">
        <w:t xml:space="preserve"> Summarily, GCFR squares’ richness are evidently more attributable to more complementary communities in sub-squares, whereas SWAFR squares’ richness are more attributable to the general richness of sub-squares.</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6D568610"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r w:rsidR="0060601F" w:rsidRPr="00916B93">
        <w:t>heterogeneous</w:t>
      </w:r>
      <w:r w:rsidR="00AB36BF" w:rsidRPr="009A6ABA">
        <w:rPr>
          <w:lang w:val="en-ZA"/>
        </w:rPr>
        <w:t xml:space="preserve"> </w:t>
      </w:r>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67A7C">
        <w:t xml:space="preserve">There is a </w:t>
      </w:r>
      <w:r w:rsidR="00E67A7C" w:rsidRPr="009A6ABA">
        <w:rPr>
          <w:lang w:val="en-ZA"/>
        </w:rPr>
        <w:t xml:space="preserve">greater disparity in topographic and climatic heterogeneity </w:t>
      </w:r>
      <w:r w:rsidR="00D96013" w:rsidRPr="009A6ABA">
        <w:rPr>
          <w:lang w:val="en-ZA"/>
        </w:rPr>
        <w:t xml:space="preserve">between the GCFR and SWAFR </w:t>
      </w:r>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r w:rsidR="00485163">
        <w:rPr>
          <w:lang w:val="en-ZA"/>
        </w:rPr>
        <w:t xml:space="preserve">there is </w:t>
      </w:r>
      <w:r w:rsidR="00E67A7C" w:rsidRPr="009A6ABA">
        <w:rPr>
          <w:lang w:val="en-ZA"/>
        </w:rPr>
        <w:t>in edaphic heterogeneity (</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5821915E"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r w:rsidR="00E82A9E">
        <w:t xml:space="preserve">somewhat </w:t>
      </w:r>
      <w:r w:rsidR="00BF546E">
        <w:t>more 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r w:rsidR="00717D5B">
        <w:t>—</w:t>
      </w:r>
      <w:r w:rsidR="00B14A5F">
        <w:t>despite the scale-dependence exhibited by a few variables</w:t>
      </w:r>
      <w:bookmarkStart w:id="17" w:name="_GoBack"/>
      <w:bookmarkEnd w:id="17"/>
      <w:commentRangeStart w:id="18"/>
      <w:commentRangeEnd w:id="18"/>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3DB7A6D" w14:textId="71D71F0E" w:rsidR="00DC3399" w:rsidRDefault="00D04776" w:rsidP="005446B2">
      <w:pPr>
        <w:pStyle w:val="FirstParagraph"/>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r w:rsidR="00B9531E">
        <w:t>At QDS-scales, however, there was evidence for differences in the slopes and intercepts of this relationship between the regions (Figure 3a). Although, the difference in these slopes is small (</w:t>
      </w:r>
      <w:commentRangeStart w:id="19"/>
      <w:r w:rsidR="00B9531E" w:rsidRPr="0087034A">
        <w:t>24.61</w:t>
      </w:r>
      <w:r w:rsidR="00B9531E">
        <w:t xml:space="preserve"> species per unit PC1</w:t>
      </w:r>
      <w:commentRangeEnd w:id="19"/>
      <w:r w:rsidR="00B9531E">
        <w:rPr>
          <w:rStyle w:val="CommentReference"/>
          <w:rFonts w:ascii="Times New Roman" w:hAnsiTheme="minorHAnsi"/>
        </w:rPr>
        <w:commentReference w:id="19"/>
      </w:r>
      <w:r w:rsidR="00B9531E">
        <w:t xml:space="preserve">, </w:t>
      </w:r>
      <w:r w:rsidR="00B9531E" w:rsidRPr="0087034A">
        <w:rPr>
          <w:i/>
          <w:iCs/>
        </w:rPr>
        <w:t>P</w:t>
      </w:r>
      <w:r w:rsidR="00B9531E">
        <w:t xml:space="preserve"> = </w:t>
      </w:r>
      <w:r w:rsidR="00B9531E" w:rsidRPr="0087034A">
        <w:t>0.034</w:t>
      </w:r>
      <w:r w:rsidR="00B9531E">
        <w:t xml:space="preserve">) </w:t>
      </w:r>
      <w:commentRangeStart w:id="20"/>
      <w:commentRangeStart w:id="21"/>
      <w:r w:rsidR="00B9531E">
        <w:t xml:space="preserve">relative </w:t>
      </w:r>
      <w:commentRangeEnd w:id="20"/>
      <w:r w:rsidR="00B9531E">
        <w:rPr>
          <w:rStyle w:val="CommentReference"/>
          <w:rFonts w:ascii="Times New Roman" w:hAnsiTheme="minorHAnsi"/>
        </w:rPr>
        <w:commentReference w:id="20"/>
      </w:r>
      <w:commentRangeEnd w:id="21"/>
      <w:r w:rsidR="00B9531E">
        <w:rPr>
          <w:rStyle w:val="CommentReference"/>
          <w:rFonts w:ascii="Times New Roman" w:hAnsiTheme="minorHAnsi"/>
        </w:rPr>
        <w:commentReference w:id="21"/>
      </w:r>
      <w:r w:rsidR="00B9531E">
        <w:t>to the variation in species richness observed across QDS (</w:t>
      </w:r>
      <w:commentRangeStart w:id="22"/>
      <w:commentRangeStart w:id="23"/>
      <w:r w:rsidR="00B9531E" w:rsidRPr="0087034A">
        <w:rPr>
          <w:i/>
          <w:iCs/>
        </w:rPr>
        <w:t>SD</w:t>
      </w:r>
      <w:r w:rsidR="00B9531E">
        <w:t xml:space="preserve"> </w:t>
      </w:r>
      <w:commentRangeEnd w:id="22"/>
      <w:r w:rsidR="00B9531E">
        <w:rPr>
          <w:rStyle w:val="CommentReference"/>
          <w:rFonts w:ascii="Times New Roman" w:hAnsiTheme="minorHAnsi"/>
        </w:rPr>
        <w:commentReference w:id="22"/>
      </w:r>
      <w:commentRangeEnd w:id="23"/>
      <w:r w:rsidR="00B9531E">
        <w:rPr>
          <w:rStyle w:val="CommentReference"/>
          <w:rFonts w:ascii="Times New Roman" w:hAnsiTheme="minorHAnsi"/>
        </w:rPr>
        <w:commentReference w:id="23"/>
      </w:r>
      <w:r w:rsidR="00B9531E">
        <w:t xml:space="preserve">= </w:t>
      </w:r>
      <w:r w:rsidR="00B9531E" w:rsidRPr="0087034A">
        <w:t>304.7</w:t>
      </w:r>
      <w:r w:rsidR="00B9531E">
        <w:t xml:space="preserve">5 species). </w:t>
      </w:r>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w:t>
      </w:r>
      <w:r w:rsidR="00B72F5A">
        <w:lastRenderedPageBreak/>
        <w:t>between species richness and environmental heterogeneity at HDS- and DS-scales (Figure 3b,c)</w:t>
      </w:r>
      <w:r w:rsidR="00185E84">
        <w:t>,</w:t>
      </w:r>
      <w:r w:rsidR="00B72F5A">
        <w:t xml:space="preserve"> </w:t>
      </w:r>
      <w:r w:rsidR="00185E84">
        <w:t xml:space="preserve">with </w:t>
      </w:r>
      <w:r w:rsidR="00426DD1">
        <w:t xml:space="preserve">GCFR and SWAFR </w:t>
      </w:r>
      <w:r w:rsidR="004F3D87">
        <w:t xml:space="preserve">squares </w:t>
      </w:r>
      <w:r w:rsidR="002C0152">
        <w:t xml:space="preserve">simply </w:t>
      </w:r>
      <w:r w:rsidR="002C0152" w:rsidRPr="00C32B1C">
        <w:t>occup</w:t>
      </w:r>
      <w:r w:rsidR="002C0152">
        <w:t>ying</w:t>
      </w:r>
      <w:r w:rsidR="002C0152" w:rsidRPr="00C32B1C">
        <w:t xml:space="preserve"> </w:t>
      </w:r>
      <w:r w:rsidR="00426DD1" w:rsidRPr="00C32B1C">
        <w:t>different areas along this relationship</w:t>
      </w:r>
      <w:r w:rsidR="00426DD1">
        <w:t xml:space="preserve">. </w:t>
      </w:r>
      <w:r w:rsidR="00465922">
        <w:t>Th</w:t>
      </w:r>
      <w:r w:rsidR="00BB6BE6">
        <w:t>is</w:t>
      </w:r>
      <w:r w:rsidR="00465922">
        <w:t xml:space="preserve"> covariation of richness with </w:t>
      </w:r>
      <w:r w:rsidR="00BB6BE6">
        <w:t xml:space="preserve">overall </w:t>
      </w:r>
      <w:r w:rsidR="00465922">
        <w:t xml:space="preserve">heterogeneity </w:t>
      </w:r>
      <w:r w:rsidR="00BB6BE6">
        <w:t>is consistent with results c</w:t>
      </w:r>
      <w:r w:rsidR="005B4261">
        <w:t>onsidering each axis of environmental heterogeneity separately</w:t>
      </w:r>
      <w:r w:rsidR="00BB6BE6">
        <w:t xml:space="preserve"> (Table 2). </w:t>
      </w:r>
      <w:r w:rsidR="00FE4160">
        <w:t>At QDS-scales, there was also evidence for differences in regions’ slopes and intercepts for these relationships (Table 2a), while w</w:t>
      </w:r>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p>
    <w:p w14:paraId="26A6F7B4" w14:textId="1F0260A9" w:rsidR="001A61A1" w:rsidRPr="001E2A3C" w:rsidRDefault="00244E17" w:rsidP="002C20EB">
      <w:pPr>
        <w:pStyle w:val="FirstParagraph"/>
      </w:pPr>
      <w:r w:rsidRPr="00FB7B57">
        <w:t>We</w:t>
      </w:r>
      <w:r>
        <w:t xml:space="preserve"> also</w:t>
      </w:r>
      <w:r w:rsidRPr="00FB7B57">
        <w:t xml:space="preserve"> regressed vascular plant species richness against each axis of environmental heterogeneity </w:t>
      </w:r>
      <w:r w:rsidR="00D04776" w:rsidRPr="00FB7B57">
        <w:t xml:space="preserve">in </w:t>
      </w:r>
      <w:r w:rsidR="0053496F">
        <w:t>multiple linear</w:t>
      </w:r>
      <w:r w:rsidR="0053496F" w:rsidRPr="00FB7B57">
        <w:t xml:space="preserve"> </w:t>
      </w:r>
      <w:r w:rsidR="0053496F">
        <w:t>regressions</w:t>
      </w:r>
      <w:r w:rsidR="0053496F" w:rsidRPr="00FB7B57">
        <w:t xml:space="preserve"> </w:t>
      </w:r>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r w:rsidR="00636AF1">
        <w:t>In cases where the partial effect of a form of heterogeneity</w:t>
      </w:r>
      <w:r w:rsidR="00204D2C">
        <w:t xml:space="preserve"> was represented in a model separately for each region, the coefficients </w:t>
      </w:r>
      <w:r w:rsidR="007A4DF2">
        <w:t xml:space="preserve">are always of the same sign </w:t>
      </w:r>
      <w:r w:rsidR="00857150">
        <w:t xml:space="preserve">(e.g. heterogeneity in MAP; Figure 4a,b) </w:t>
      </w:r>
      <w:r w:rsidR="007A4DF2">
        <w:t>or one region’s coefficient is not significant where the other’s</w:t>
      </w:r>
      <w:r w:rsidR="00857150">
        <w:t xml:space="preserve"> is (e.g. heterogeneity in PDQ; Figure 4a–c)</w:t>
      </w:r>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r w:rsidR="00332470">
        <w:t xml:space="preserve"> </w:t>
      </w:r>
      <w:r w:rsidR="00E50D5D">
        <w:t xml:space="preserve">From these multivariate models, the estimated difference in species richness between GCFR and SWAFR </w:t>
      </w:r>
      <w:r w:rsidR="00275CEB">
        <w:t xml:space="preserve">squares </w:t>
      </w:r>
      <w:r w:rsidR="00E50D5D">
        <w:t xml:space="preserve">(“SWAFR”-term; Figure 4) is conditional </w:t>
      </w:r>
      <w:r w:rsidR="00DC5DF8">
        <w:t xml:space="preserve">on </w:t>
      </w:r>
      <w:r w:rsidR="00E50D5D">
        <w:t xml:space="preserve">all forms of environmental heterogeneity </w:t>
      </w:r>
      <w:r w:rsidR="00936825">
        <w:t xml:space="preserve">used </w:t>
      </w:r>
      <w:r w:rsidR="00E50D5D">
        <w:t>in that model</w:t>
      </w:r>
      <w:r w:rsidR="00F24158">
        <w:t xml:space="preserve"> being constant</w:t>
      </w:r>
      <w:r w:rsidR="00E50D5D">
        <w:t xml:space="preserve">. </w:t>
      </w:r>
      <w:r w:rsidR="00C4040C">
        <w:t xml:space="preserve">At the QDS-scale, </w:t>
      </w:r>
      <w:r w:rsidR="00B01E6A">
        <w:t xml:space="preserve">for given levels of heterogeneity, </w:t>
      </w:r>
      <w:r w:rsidR="00C4040C">
        <w:t>the SWAFR is more species</w:t>
      </w:r>
      <w:r w:rsidR="00D15E8C">
        <w:t>-</w:t>
      </w:r>
      <w:r w:rsidR="00C4040C">
        <w:t>rich (</w:t>
      </w:r>
      <w:r w:rsidR="00E528EA">
        <w:t xml:space="preserve">estimated </w:t>
      </w:r>
      <w:r w:rsidR="00C4040C" w:rsidRPr="00C4040C">
        <w:t>104.0</w:t>
      </w:r>
      <w:r w:rsidR="00C4040C">
        <w:t xml:space="preserve">7 more species, </w:t>
      </w:r>
      <w:r w:rsidR="00C4040C" w:rsidRPr="00C4040C">
        <w:rPr>
          <w:i/>
          <w:iCs/>
        </w:rPr>
        <w:t>P</w:t>
      </w:r>
      <w:r w:rsidR="00C4040C">
        <w:t xml:space="preserve"> &lt; 0.001</w:t>
      </w:r>
      <w:r w:rsidR="00EB0AC0">
        <w:t>; Figure 4a</w:t>
      </w:r>
      <w:r w:rsidR="00C4040C">
        <w:t xml:space="preserve">) </w:t>
      </w:r>
      <w:r w:rsidR="001E2A3C">
        <w:t>while the partial-differences in richness estimated at other scales reflect observed differences in species richness</w:t>
      </w:r>
      <w:r w:rsidR="00CE0B41">
        <w:t>: similarly rich at HDS-scales (</w:t>
      </w:r>
      <w:r w:rsidR="00CE0B41" w:rsidRPr="006A3665">
        <w:rPr>
          <w:i/>
          <w:iCs/>
        </w:rPr>
        <w:t>P</w:t>
      </w:r>
      <w:r w:rsidR="00CE0B41">
        <w:t xml:space="preserve"> = 0</w:t>
      </w:r>
      <w:r w:rsidR="00CE0B41" w:rsidRPr="006A3665">
        <w:t>.5</w:t>
      </w:r>
      <w:r w:rsidR="00CE0B41">
        <w:t>8</w:t>
      </w:r>
      <w:r w:rsidR="001A61A1">
        <w:t>;</w:t>
      </w:r>
      <w:r w:rsidR="00CE0B41">
        <w:t xml:space="preserve"> Figure 4b</w:t>
      </w:r>
      <w:r w:rsidR="00D72FFC">
        <w:t>)</w:t>
      </w:r>
      <w:r w:rsidR="001A61A1">
        <w:t xml:space="preserve">; </w:t>
      </w:r>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r w:rsidR="00257896" w:rsidRPr="00095788">
        <w:rPr>
          <w:i/>
          <w:iCs/>
        </w:rPr>
        <w:t>R</w:t>
      </w:r>
      <w:r w:rsidR="00257896">
        <w:softHyphen/>
      </w:r>
      <w:r w:rsidR="00257896">
        <w:rPr>
          <w:vertAlign w:val="superscript"/>
        </w:rPr>
        <w:t>2</w:t>
      </w:r>
      <w:r w:rsidR="00257896">
        <w:t xml:space="preserve"> = </w:t>
      </w:r>
      <w:r>
        <w:t>0.24–0.61</w:t>
      </w:r>
      <w:r w:rsidR="002766E7">
        <w:t>; Figure</w:t>
      </w:r>
      <w:r w:rsidR="002779ED">
        <w:t xml:space="preserve"> 3,4</w:t>
      </w:r>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r w:rsidR="007C1C6F">
        <w:t xml:space="preserve">Figure 5e–h; </w:t>
      </w:r>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19688DE6" w14:textId="298A3803" w:rsidR="00563A70" w:rsidRDefault="00A7173D" w:rsidP="002C20EB">
      <w:pPr>
        <w:pStyle w:val="BodyText"/>
        <w:tabs>
          <w:tab w:val="left" w:pos="6189"/>
        </w:tabs>
        <w:rPr>
          <w:lang w:val="en-ZA"/>
        </w:rPr>
      </w:pPr>
      <w:bookmarkStart w:id="24" w:name="tables"/>
      <w:r w:rsidRPr="002C20EB">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r w:rsidR="00117505" w:rsidRPr="002F62E4">
        <w:rPr>
          <w:highlight w:val="yellow"/>
          <w:lang w:val="en-ZA"/>
        </w:rPr>
        <w:t>sensu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r w:rsidR="009027B2" w:rsidRPr="002C20EB">
        <w:rPr>
          <w:highlight w:val="green"/>
          <w:lang w:val="en-ZA"/>
        </w:rPr>
        <w:t>Thuiller et al., 2006; Mouchet et al., 2015; Cramer &amp; Verboom, 2016</w:t>
      </w:r>
      <w:r w:rsidR="002011C9" w:rsidRPr="002C20EB">
        <w:rPr>
          <w:highlight w:val="green"/>
          <w:lang w:val="en-ZA"/>
        </w:rPr>
        <w:t>; Rensburg et al., 2002; Kerr et al., 2001; Levin et al., 2010; Lobo et al., 2004; Kreft &amp; Jetz,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 xml:space="preserve">richness </w:t>
      </w:r>
      <w:r w:rsidR="00E129BB" w:rsidRPr="004F2756">
        <w:rPr>
          <w:lang w:val="en-ZA"/>
        </w:rPr>
        <w:lastRenderedPageBreak/>
        <w:t>of the Cape flora (</w:t>
      </w:r>
      <w:r w:rsidR="00AD6B4B">
        <w:rPr>
          <w:lang w:val="en-ZA"/>
        </w:rPr>
        <w:t xml:space="preserve">e.g. </w:t>
      </w:r>
      <w:r w:rsidR="00E129BB" w:rsidRPr="00AE36C2">
        <w:rPr>
          <w:highlight w:val="green"/>
          <w:lang w:val="en-ZA"/>
        </w:rPr>
        <w:t>Thuiller et al., 2006; Cramer &amp; Verboom,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Cramer &amp; Verboom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e high levels of plant diversity in mediterranean-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Ledezma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mediterranean-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r w:rsidR="004F2756" w:rsidRPr="002C20EB">
        <w:rPr>
          <w:highlight w:val="yellow"/>
          <w:lang w:val="en-ZA"/>
        </w:rPr>
        <w:t>Oligtrophic soils can stimulate an increase in functional diversity, through the evolution of diverse nutrient acquisition strategies (Lambers et al., 2010; Verboom et al., 2017)—e.g. sclerophylly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The five mediterranean-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expand on other MTEs’ heterogeneity</w:t>
      </w:r>
      <w:r w:rsidR="009D66CF">
        <w:rPr>
          <w:lang w:val="en-ZA"/>
        </w:rPr>
        <w:t>?</w:t>
      </w:r>
      <w:r w:rsidR="007D7D37">
        <w:rPr>
          <w:lang w:val="en-ZA"/>
        </w:rPr>
        <w:t>]</w:t>
      </w:r>
      <w:r w:rsidR="008A13D8">
        <w:rPr>
          <w:lang w:val="en-ZA"/>
        </w:rPr>
        <w:t xml:space="preserve"> Moreover, </w:t>
      </w:r>
      <w:r w:rsidR="00EE18BF">
        <w:rPr>
          <w:lang w:val="en-ZA"/>
        </w:rPr>
        <w:t>non-mediterranean-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extent to concern global patterns, mediterranean-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r w:rsidR="00950491" w:rsidRPr="007C1F01">
        <w:rPr>
          <w:highlight w:val="green"/>
          <w:lang w:val="en-ZA"/>
        </w:rPr>
        <w:t>Kreft &amp; Jetz, 2007</w:t>
      </w:r>
      <w:r w:rsidR="00950491" w:rsidRPr="0081010D">
        <w:rPr>
          <w:lang w:val="en-ZA"/>
        </w:rPr>
        <w:t>).</w:t>
      </w:r>
      <w:r w:rsidR="00950491">
        <w:rPr>
          <w:lang w:val="en-ZA"/>
        </w:rPr>
        <w:t xml:space="preserve"> </w:t>
      </w:r>
      <w:r w:rsidR="00E570EB">
        <w:rPr>
          <w:lang w:val="en-ZA"/>
        </w:rPr>
        <w:t xml:space="preserve">Though notably, this is also attributable to </w:t>
      </w:r>
      <w:r w:rsidR="00EC2EF3" w:rsidRPr="002C20EB">
        <w:rPr>
          <w:highlight w:val="green"/>
          <w:lang w:val="en-ZA"/>
        </w:rPr>
        <w:t>Kreft &amp; Jetz</w:t>
      </w:r>
      <w:r w:rsidR="00E570EB">
        <w:rPr>
          <w:highlight w:val="green"/>
          <w:lang w:val="en-ZA"/>
        </w:rPr>
        <w:t>’s</w:t>
      </w:r>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r w:rsidR="00EC2EF3" w:rsidRPr="002C20EB">
        <w:rPr>
          <w:highlight w:val="green"/>
          <w:lang w:val="en-ZA"/>
        </w:rPr>
        <w:t>Kreft &amp; Jetz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Cramer &amp; Verboom,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w:t>
      </w:r>
      <w:r w:rsidR="004E312F">
        <w:rPr>
          <w:lang w:val="en-ZA"/>
        </w:rPr>
        <w:t>orms of environmental heterogeneity we found to correlate with species richness varied in strength across spatial scales (Figure 3,4)</w:t>
      </w:r>
      <w:r w:rsidR="00367CC6">
        <w:rPr>
          <w:lang w:val="en-ZA"/>
        </w:rPr>
        <w:t xml:space="preserve"> </w:t>
      </w:r>
      <w:r w:rsidR="00367CC6">
        <w:rPr>
          <w:lang w:val="en-ZA"/>
        </w:rPr>
        <w:t>[</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Kerr et al., 2001; Baudena et al., 2015; Mouchet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r w:rsidR="000D014B" w:rsidRPr="002C20EB">
        <w:rPr>
          <w:highlight w:val="yellow"/>
          <w:lang w:val="en-ZA"/>
        </w:rPr>
        <w:t>m</w:t>
      </w:r>
      <w:r w:rsidR="004F2756" w:rsidRPr="002C20EB">
        <w:rPr>
          <w:highlight w:val="yellow"/>
          <w:lang w:val="en-ZA"/>
        </w:rPr>
        <w:t xml:space="preserve">editerranean-type flora more generally, are often outliers </w:t>
      </w:r>
      <w:r w:rsidR="004F2756" w:rsidRPr="002C20EB">
        <w:rPr>
          <w:highlight w:val="yellow"/>
          <w:lang w:val="en-ZA"/>
        </w:rPr>
        <w:lastRenderedPageBreak/>
        <w:t>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Linder 2009 Restionacea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Distance from the Kogelberg</w:t>
      </w:r>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temporally</w:t>
      </w:r>
      <w:r w:rsidR="005C1FC1" w:rsidRPr="002C20EB">
        <w:rPr>
          <w:highlight w:val="yellow"/>
        </w:rPr>
        <w:t>-</w:t>
      </w:r>
      <w:r w:rsidRPr="002C20EB">
        <w:rPr>
          <w:highlight w:val="yellow"/>
        </w:rPr>
        <w:t>stabl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lastRenderedPageBreak/>
        <w:t>Tables</w:t>
      </w:r>
      <w:bookmarkEnd w:id="24"/>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pPr>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5"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5"/>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r w:rsidR="00F330A8">
        <w:t xml:space="preserve">Frequency </w:t>
      </w:r>
      <w:commentRangeStart w:id="26"/>
      <w:commentRangeStart w:id="27"/>
      <w:r w:rsidR="00F330A8">
        <w:t>d</w:t>
      </w:r>
      <w:r w:rsidRPr="002C037D">
        <w:t xml:space="preserve">istributions </w:t>
      </w:r>
      <w:commentRangeEnd w:id="26"/>
      <w:r w:rsidR="00F330A8">
        <w:rPr>
          <w:rStyle w:val="CommentReference"/>
          <w:rFonts w:ascii="Times New Roman" w:hAnsiTheme="minorHAnsi"/>
        </w:rPr>
        <w:commentReference w:id="26"/>
      </w:r>
      <w:commentRangeEnd w:id="27"/>
      <w:r w:rsidR="006F5A52">
        <w:rPr>
          <w:rStyle w:val="CommentReference"/>
          <w:rFonts w:ascii="Times New Roman" w:hAnsiTheme="minorHAnsi"/>
        </w:rPr>
        <w:commentReference w:id="27"/>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8" w:name="references"/>
    </w:p>
    <w:p w14:paraId="0BD64C4E" w14:textId="2D0B4B2B" w:rsidR="006056E9" w:rsidRDefault="00A45444" w:rsidP="002C20EB">
      <w:pPr>
        <w:pStyle w:val="BodyText"/>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r w:rsidRPr="002C20EB">
        <w:t>V</w:t>
      </w:r>
      <w:r w:rsidR="00692368" w:rsidRPr="002C20EB">
        <w:t>erboom</w:t>
      </w:r>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8"/>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48A13E83" w14:textId="163E3BF1" w:rsidR="00EF41C1" w:rsidRDefault="008E0DFC" w:rsidP="002C20EB">
      <w:pPr>
        <w:pStyle w:val="Heading1"/>
      </w:pPr>
      <w:r>
        <w:rPr>
          <w:b w:val="0"/>
          <w:bCs w:val="0"/>
        </w:rPr>
        <w:fldChar w:fldCharType="end"/>
      </w:r>
      <w:r w:rsidR="004D4AE1" w:rsidRPr="004D4AE1">
        <w:t>Biosketch</w:t>
      </w:r>
      <w:r w:rsidR="004D4AE1">
        <w:t>es</w:t>
      </w:r>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commentRangeStart w:id="29"/>
      <w:r w:rsidRPr="00242181">
        <w:rPr>
          <w:b/>
        </w:rPr>
        <w:t>Table 1:</w:t>
      </w:r>
      <w:r>
        <w:t xml:space="preserve"> </w:t>
      </w:r>
      <w:commentRangeEnd w:id="29"/>
      <w:r>
        <w:rPr>
          <w:rStyle w:val="CommentReference"/>
          <w:rFonts w:ascii="Times New Roman" w:hAnsiTheme="minorHAnsi"/>
        </w:rPr>
        <w:commentReference w:id="29"/>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r w:rsidRPr="002C20EB">
              <w:t>Hengl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lastRenderedPageBreak/>
        <w:t>Supplementary f</w:t>
      </w:r>
      <w:r w:rsidR="00A31266">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8:53:00Z" w:initials="MC">
    <w:p w14:paraId="16A5BD8E" w14:textId="64EEAEFD" w:rsidR="006236CD" w:rsidRDefault="006236CD">
      <w:pPr>
        <w:pStyle w:val="CommentText"/>
      </w:pPr>
      <w:r>
        <w:rPr>
          <w:rStyle w:val="CommentReference"/>
        </w:rPr>
        <w:annotationRef/>
      </w:r>
      <w:r>
        <w:t>Isn</w:t>
      </w:r>
      <w:r>
        <w:t>’</w:t>
      </w:r>
      <w:r>
        <w:t>t this restating the sentence 1 back?</w:t>
      </w:r>
    </w:p>
  </w:comment>
  <w:comment w:id="4" w:author="Ruan Van Mazijk" w:date="2019-10-07T15:41:00Z" w:initials="RVM">
    <w:p w14:paraId="739A862A" w14:textId="7767E5B8" w:rsidR="006236CD" w:rsidRDefault="006236CD">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6" w:author="Michael Cramer" w:date="2019-10-06T09:02:00Z" w:initials="MC">
    <w:p w14:paraId="1A2D83B2" w14:textId="49140011" w:rsidR="006236CD" w:rsidRDefault="006236CD">
      <w:pPr>
        <w:pStyle w:val="CommentText"/>
      </w:pPr>
      <w:r>
        <w:rPr>
          <w:rStyle w:val="CommentReference"/>
        </w:rPr>
        <w:annotationRef/>
      </w:r>
      <w:r>
        <w:t>Does a woody component mean bigger individuals, lower density, lower species richness?</w:t>
      </w:r>
    </w:p>
  </w:comment>
  <w:comment w:id="7" w:author="Michael Cramer" w:date="2019-10-06T08:56:00Z" w:initials="MC">
    <w:p w14:paraId="0D85E42B" w14:textId="6A1DF849" w:rsidR="006236CD" w:rsidRDefault="006236CD">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8" w:author="Ruan Van Mazijk" w:date="2019-10-07T15:43:00Z" w:initials="RVM">
    <w:p w14:paraId="50E697F5" w14:textId="121413FD" w:rsidR="006236CD" w:rsidRDefault="006236CD">
      <w:pPr>
        <w:pStyle w:val="CommentText"/>
      </w:pPr>
      <w:r>
        <w:rPr>
          <w:rStyle w:val="CommentReference"/>
        </w:rPr>
        <w:annotationRef/>
      </w:r>
      <w:r>
        <w:t>This is a good point</w:t>
      </w:r>
      <w:r>
        <w:t>…</w:t>
      </w:r>
      <w:r>
        <w:t xml:space="preserve"> Shall we chat more about this at some point?</w:t>
      </w:r>
    </w:p>
  </w:comment>
  <w:comment w:id="10" w:author="Michael Cramer" w:date="2019-10-06T20:10:00Z" w:initials="MC">
    <w:p w14:paraId="5AED77A5" w14:textId="45F362C3" w:rsidR="006236CD" w:rsidRDefault="006236CD">
      <w:pPr>
        <w:pStyle w:val="CommentText"/>
      </w:pPr>
      <w:r>
        <w:rPr>
          <w:rStyle w:val="CommentReference"/>
        </w:rPr>
        <w:annotationRef/>
      </w:r>
      <w:r>
        <w:t>This suggests they were lumped together?</w:t>
      </w:r>
    </w:p>
  </w:comment>
  <w:comment w:id="11" w:author="Ruan Van Mazijk" w:date="2019-10-07T15:44:00Z" w:initials="RVM">
    <w:p w14:paraId="1E812954" w14:textId="484F8BEE" w:rsidR="006236CD" w:rsidRDefault="006236CD">
      <w:pPr>
        <w:pStyle w:val="CommentText"/>
      </w:pPr>
      <w:r>
        <w:rPr>
          <w:rStyle w:val="CommentReference"/>
        </w:rPr>
        <w:annotationRef/>
      </w:r>
      <w:r>
        <w:t>They were! It was a single PCA</w:t>
      </w:r>
      <w:r>
        <w:t>…</w:t>
      </w:r>
    </w:p>
  </w:comment>
  <w:comment w:id="12" w:author="Michael Cramer" w:date="2019-10-06T20:11:00Z" w:initials="MC">
    <w:p w14:paraId="3D93755E" w14:textId="0E76DB81" w:rsidR="006236CD" w:rsidRDefault="006236CD">
      <w:pPr>
        <w:pStyle w:val="CommentText"/>
      </w:pPr>
      <w:r>
        <w:rPr>
          <w:rStyle w:val="CommentReference"/>
        </w:rPr>
        <w:annotationRef/>
      </w:r>
      <w:r>
        <w:t xml:space="preserve">Is the standard not to </w:t>
      </w:r>
      <w:r>
        <w:t>“</w:t>
      </w:r>
      <w:r>
        <w:t>scale</w:t>
      </w:r>
      <w:r>
        <w:t>”</w:t>
      </w:r>
      <w:r>
        <w:t xml:space="preserve"> the variables for PCA anyway?</w:t>
      </w:r>
    </w:p>
  </w:comment>
  <w:comment w:id="13" w:author="Ruan Van Mazijk" w:date="2019-10-07T11:59:00Z" w:initials="RVM">
    <w:p w14:paraId="4E6C485B" w14:textId="2B0CE332" w:rsidR="006236CD" w:rsidRDefault="006236CD">
      <w:pPr>
        <w:pStyle w:val="CommentText"/>
      </w:pPr>
      <w:r>
        <w:rPr>
          <w:rStyle w:val="CommentReference"/>
        </w:rPr>
        <w:annotationRef/>
      </w:r>
      <w:r>
        <w:t>It is the standard yes, but the log10-transofrm is not the scaling. The transformation made sure the data wasn</w:t>
      </w:r>
      <w:r>
        <w:t>’</w:t>
      </w:r>
      <w:r>
        <w:t>t skewed</w:t>
      </w:r>
      <w:r>
        <w:t>…</w:t>
      </w:r>
    </w:p>
  </w:comment>
  <w:comment w:id="15" w:author="Michael Cramer" w:date="2019-10-06T20:14:00Z" w:initials="MC">
    <w:p w14:paraId="3D6DE780" w14:textId="23464106" w:rsidR="006236CD" w:rsidRDefault="006236CD">
      <w:pPr>
        <w:pStyle w:val="CommentText"/>
      </w:pPr>
      <w:r>
        <w:rPr>
          <w:rStyle w:val="CommentReference"/>
        </w:rPr>
        <w:annotationRef/>
      </w:r>
      <w:r>
        <w:t>Assessed how, from linear models? AIC on quadratic?</w:t>
      </w:r>
    </w:p>
  </w:comment>
  <w:comment w:id="19" w:author="Michael Cramer" w:date="2019-10-06T20:51:00Z" w:initials="MC">
    <w:p w14:paraId="3347315C" w14:textId="77777777" w:rsidR="006236CD" w:rsidRDefault="006236CD" w:rsidP="00B9531E">
      <w:pPr>
        <w:pStyle w:val="CommentText"/>
      </w:pPr>
      <w:r>
        <w:rPr>
          <w:rStyle w:val="CommentReference"/>
        </w:rPr>
        <w:annotationRef/>
      </w:r>
      <w:r>
        <w:t>I cant judge whether this is large or small!</w:t>
      </w:r>
    </w:p>
  </w:comment>
  <w:comment w:id="20" w:author="Michael Cramer" w:date="2019-10-06T20:51:00Z" w:initials="MC">
    <w:p w14:paraId="4D3D6DA3" w14:textId="77777777" w:rsidR="006236CD" w:rsidRDefault="006236CD" w:rsidP="00B9531E">
      <w:pPr>
        <w:pStyle w:val="CommentText"/>
      </w:pPr>
      <w:r>
        <w:rPr>
          <w:rStyle w:val="CommentReference"/>
        </w:rPr>
        <w:annotationRef/>
      </w:r>
      <w:r>
        <w:t>So you are saying about 8%?</w:t>
      </w:r>
    </w:p>
  </w:comment>
  <w:comment w:id="21" w:author="Ruan Van Mazijk" w:date="2019-10-08T09:24:00Z" w:initials="RVM">
    <w:p w14:paraId="48A3F08A" w14:textId="77777777" w:rsidR="006236CD" w:rsidRDefault="006236CD" w:rsidP="00B9531E">
      <w:pPr>
        <w:pStyle w:val="CommentText"/>
      </w:pPr>
      <w:r>
        <w:rPr>
          <w:rStyle w:val="CommentReference"/>
        </w:rPr>
        <w:annotationRef/>
      </w:r>
      <w:r>
        <w:t>I suppose so!</w:t>
      </w:r>
    </w:p>
  </w:comment>
  <w:comment w:id="22" w:author="Michael Cramer" w:date="2019-10-06T20:52:00Z" w:initials="MC">
    <w:p w14:paraId="544FAE4E" w14:textId="77777777" w:rsidR="006236CD" w:rsidRDefault="006236CD" w:rsidP="00B9531E">
      <w:pPr>
        <w:pStyle w:val="CommentText"/>
      </w:pPr>
      <w:r>
        <w:rPr>
          <w:rStyle w:val="CommentReference"/>
        </w:rPr>
        <w:annotationRef/>
      </w:r>
      <w:r>
        <w:t>Why is this SD?</w:t>
      </w:r>
    </w:p>
  </w:comment>
  <w:comment w:id="23" w:author="Ruan Van Mazijk" w:date="2019-10-08T09:24:00Z" w:initials="RVM">
    <w:p w14:paraId="0FDECDD1" w14:textId="77777777" w:rsidR="006236CD" w:rsidRDefault="006236CD" w:rsidP="00B9531E">
      <w:pPr>
        <w:pStyle w:val="CommentText"/>
      </w:pPr>
      <w:r>
        <w:rPr>
          <w:rStyle w:val="CommentReference"/>
        </w:rPr>
        <w:annotationRef/>
      </w:r>
      <w:r>
        <w:t>Should it be the variance rather?</w:t>
      </w:r>
    </w:p>
  </w:comment>
  <w:comment w:id="26" w:author="Michael Cramer" w:date="2019-10-07T10:02:00Z" w:initials="MC">
    <w:p w14:paraId="4937B472" w14:textId="0312FCE7" w:rsidR="006236CD" w:rsidRDefault="006236CD" w:rsidP="006F5A52">
      <w:pPr>
        <w:pStyle w:val="CommentText"/>
      </w:pPr>
      <w:r>
        <w:rPr>
          <w:rStyle w:val="CommentReference"/>
        </w:rPr>
        <w:annotationRef/>
      </w:r>
      <w:r>
        <w:t>Should these be normalized for the total number of QDS or HDS?</w:t>
      </w:r>
    </w:p>
  </w:comment>
  <w:comment w:id="27" w:author="Ruan Van Mazijk" w:date="2019-10-07T12:19:00Z" w:initials="RVM">
    <w:p w14:paraId="77A93CC5" w14:textId="3A13C47F" w:rsidR="006236CD" w:rsidRDefault="006236CD">
      <w:pPr>
        <w:pStyle w:val="CommentText"/>
      </w:pPr>
      <w:r>
        <w:rPr>
          <w:rStyle w:val="CommentReference"/>
        </w:rPr>
        <w:annotationRef/>
      </w:r>
      <w:r>
        <w:t>Note sure what you mean?</w:t>
      </w:r>
    </w:p>
  </w:comment>
  <w:comment w:id="29" w:author="Michael Cramer" w:date="2019-10-07T09:57:00Z" w:initials="MC">
    <w:p w14:paraId="5682CC05" w14:textId="77777777" w:rsidR="006236CD" w:rsidRDefault="006236CD"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B485A" w14:textId="77777777" w:rsidR="00691B24" w:rsidRDefault="00691B24">
      <w:pPr>
        <w:spacing w:after="0"/>
      </w:pPr>
      <w:r>
        <w:separator/>
      </w:r>
    </w:p>
  </w:endnote>
  <w:endnote w:type="continuationSeparator" w:id="0">
    <w:p w14:paraId="2A4A4F34" w14:textId="77777777" w:rsidR="00691B24" w:rsidRDefault="00691B24">
      <w:pPr>
        <w:spacing w:after="0"/>
      </w:pPr>
      <w:r>
        <w:continuationSeparator/>
      </w:r>
    </w:p>
  </w:endnote>
  <w:endnote w:type="continuationNotice" w:id="1">
    <w:p w14:paraId="033597E9" w14:textId="77777777" w:rsidR="00691B24" w:rsidRDefault="00691B2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20000287" w:usb1="00000000"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236CD" w:rsidRDefault="006236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6236CD" w:rsidRDefault="006236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6163B" w14:textId="77777777" w:rsidR="00691B24" w:rsidRDefault="00691B24">
      <w:r>
        <w:separator/>
      </w:r>
    </w:p>
  </w:footnote>
  <w:footnote w:type="continuationSeparator" w:id="0">
    <w:p w14:paraId="725F5B95" w14:textId="77777777" w:rsidR="00691B24" w:rsidRDefault="00691B24">
      <w:r>
        <w:continuationSeparator/>
      </w:r>
    </w:p>
  </w:footnote>
  <w:footnote w:type="continuationNotice" w:id="1">
    <w:p w14:paraId="490AD887" w14:textId="77777777" w:rsidR="00691B24" w:rsidRDefault="00691B2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58F5"/>
    <w:rsid w:val="00006E29"/>
    <w:rsid w:val="00007536"/>
    <w:rsid w:val="00010D0D"/>
    <w:rsid w:val="00011C8B"/>
    <w:rsid w:val="000134E5"/>
    <w:rsid w:val="00015987"/>
    <w:rsid w:val="00017062"/>
    <w:rsid w:val="0001739B"/>
    <w:rsid w:val="00017E2E"/>
    <w:rsid w:val="000202B4"/>
    <w:rsid w:val="00020DE2"/>
    <w:rsid w:val="00023792"/>
    <w:rsid w:val="00023A41"/>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200"/>
    <w:rsid w:val="0009179A"/>
    <w:rsid w:val="00093051"/>
    <w:rsid w:val="00093309"/>
    <w:rsid w:val="000941A5"/>
    <w:rsid w:val="0009498D"/>
    <w:rsid w:val="000951C2"/>
    <w:rsid w:val="00095788"/>
    <w:rsid w:val="0009612B"/>
    <w:rsid w:val="000962CB"/>
    <w:rsid w:val="000965D5"/>
    <w:rsid w:val="0009756C"/>
    <w:rsid w:val="000A2014"/>
    <w:rsid w:val="000A3255"/>
    <w:rsid w:val="000A44BE"/>
    <w:rsid w:val="000A737C"/>
    <w:rsid w:val="000A7C66"/>
    <w:rsid w:val="000B1C91"/>
    <w:rsid w:val="000C126B"/>
    <w:rsid w:val="000C16E4"/>
    <w:rsid w:val="000C1B2A"/>
    <w:rsid w:val="000C1DFD"/>
    <w:rsid w:val="000C2B76"/>
    <w:rsid w:val="000C2BA8"/>
    <w:rsid w:val="000C4BE0"/>
    <w:rsid w:val="000C4C83"/>
    <w:rsid w:val="000C57CB"/>
    <w:rsid w:val="000C58EB"/>
    <w:rsid w:val="000C5AAD"/>
    <w:rsid w:val="000C5BB8"/>
    <w:rsid w:val="000C780A"/>
    <w:rsid w:val="000C78F5"/>
    <w:rsid w:val="000D014B"/>
    <w:rsid w:val="000D1A3D"/>
    <w:rsid w:val="000D3247"/>
    <w:rsid w:val="000D5262"/>
    <w:rsid w:val="000D698A"/>
    <w:rsid w:val="000D6AB1"/>
    <w:rsid w:val="000D78B0"/>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9D"/>
    <w:rsid w:val="000F7FB0"/>
    <w:rsid w:val="0010066C"/>
    <w:rsid w:val="00101936"/>
    <w:rsid w:val="001031DA"/>
    <w:rsid w:val="00104482"/>
    <w:rsid w:val="00104ADF"/>
    <w:rsid w:val="00105FAF"/>
    <w:rsid w:val="00106E88"/>
    <w:rsid w:val="001114A8"/>
    <w:rsid w:val="00114867"/>
    <w:rsid w:val="001149F3"/>
    <w:rsid w:val="00117505"/>
    <w:rsid w:val="0012073A"/>
    <w:rsid w:val="0012344F"/>
    <w:rsid w:val="00124716"/>
    <w:rsid w:val="001259A9"/>
    <w:rsid w:val="0012609C"/>
    <w:rsid w:val="00126571"/>
    <w:rsid w:val="00126A24"/>
    <w:rsid w:val="00126FD8"/>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65B"/>
    <w:rsid w:val="00157417"/>
    <w:rsid w:val="00160C41"/>
    <w:rsid w:val="001617DD"/>
    <w:rsid w:val="001626C2"/>
    <w:rsid w:val="001640D1"/>
    <w:rsid w:val="00166053"/>
    <w:rsid w:val="00166C5E"/>
    <w:rsid w:val="0016754C"/>
    <w:rsid w:val="00170800"/>
    <w:rsid w:val="001729D4"/>
    <w:rsid w:val="001739C8"/>
    <w:rsid w:val="00174C2A"/>
    <w:rsid w:val="00175240"/>
    <w:rsid w:val="001755D7"/>
    <w:rsid w:val="001758FD"/>
    <w:rsid w:val="0017651E"/>
    <w:rsid w:val="00176C59"/>
    <w:rsid w:val="00176E4F"/>
    <w:rsid w:val="00177EA0"/>
    <w:rsid w:val="00180D4A"/>
    <w:rsid w:val="00181A68"/>
    <w:rsid w:val="00182CB9"/>
    <w:rsid w:val="00183126"/>
    <w:rsid w:val="00184015"/>
    <w:rsid w:val="001841EC"/>
    <w:rsid w:val="0018462C"/>
    <w:rsid w:val="001848E8"/>
    <w:rsid w:val="00184A95"/>
    <w:rsid w:val="00184EFF"/>
    <w:rsid w:val="00185A50"/>
    <w:rsid w:val="00185E84"/>
    <w:rsid w:val="0018771F"/>
    <w:rsid w:val="00187A84"/>
    <w:rsid w:val="00190D4A"/>
    <w:rsid w:val="0019107E"/>
    <w:rsid w:val="00191261"/>
    <w:rsid w:val="00195211"/>
    <w:rsid w:val="00195C63"/>
    <w:rsid w:val="001A123A"/>
    <w:rsid w:val="001A150C"/>
    <w:rsid w:val="001A1879"/>
    <w:rsid w:val="001A23A6"/>
    <w:rsid w:val="001A29C6"/>
    <w:rsid w:val="001A6185"/>
    <w:rsid w:val="001A6192"/>
    <w:rsid w:val="001A61A1"/>
    <w:rsid w:val="001B0693"/>
    <w:rsid w:val="001B0959"/>
    <w:rsid w:val="001B0A3C"/>
    <w:rsid w:val="001B1266"/>
    <w:rsid w:val="001B34DA"/>
    <w:rsid w:val="001B40A9"/>
    <w:rsid w:val="001B40FF"/>
    <w:rsid w:val="001B412D"/>
    <w:rsid w:val="001B5E7E"/>
    <w:rsid w:val="001B6D6F"/>
    <w:rsid w:val="001C1E9D"/>
    <w:rsid w:val="001C20C8"/>
    <w:rsid w:val="001C3B54"/>
    <w:rsid w:val="001C4D68"/>
    <w:rsid w:val="001C5D8A"/>
    <w:rsid w:val="001C64D6"/>
    <w:rsid w:val="001C6FE5"/>
    <w:rsid w:val="001C7670"/>
    <w:rsid w:val="001D4356"/>
    <w:rsid w:val="001D4BC0"/>
    <w:rsid w:val="001D58D6"/>
    <w:rsid w:val="001D7221"/>
    <w:rsid w:val="001E2A3C"/>
    <w:rsid w:val="001E414D"/>
    <w:rsid w:val="001E4787"/>
    <w:rsid w:val="001F3585"/>
    <w:rsid w:val="001F3C80"/>
    <w:rsid w:val="001F4B4C"/>
    <w:rsid w:val="002007E7"/>
    <w:rsid w:val="00200991"/>
    <w:rsid w:val="00200A28"/>
    <w:rsid w:val="00200C02"/>
    <w:rsid w:val="002011C9"/>
    <w:rsid w:val="00201A80"/>
    <w:rsid w:val="00204D2C"/>
    <w:rsid w:val="00205DC2"/>
    <w:rsid w:val="002071E8"/>
    <w:rsid w:val="00210CA7"/>
    <w:rsid w:val="00211350"/>
    <w:rsid w:val="0021176B"/>
    <w:rsid w:val="00211A46"/>
    <w:rsid w:val="00211FC5"/>
    <w:rsid w:val="00212118"/>
    <w:rsid w:val="00213D02"/>
    <w:rsid w:val="0021685A"/>
    <w:rsid w:val="00217498"/>
    <w:rsid w:val="00217AAC"/>
    <w:rsid w:val="00220A65"/>
    <w:rsid w:val="00220D2B"/>
    <w:rsid w:val="00221BC9"/>
    <w:rsid w:val="00221C0F"/>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4778C"/>
    <w:rsid w:val="00250011"/>
    <w:rsid w:val="00251338"/>
    <w:rsid w:val="00251ECF"/>
    <w:rsid w:val="00253F7E"/>
    <w:rsid w:val="00254F18"/>
    <w:rsid w:val="002565DD"/>
    <w:rsid w:val="002566BD"/>
    <w:rsid w:val="00257896"/>
    <w:rsid w:val="00261A54"/>
    <w:rsid w:val="002624D4"/>
    <w:rsid w:val="002626CC"/>
    <w:rsid w:val="00262EF2"/>
    <w:rsid w:val="002658EC"/>
    <w:rsid w:val="00267348"/>
    <w:rsid w:val="00270A25"/>
    <w:rsid w:val="00270B4B"/>
    <w:rsid w:val="002711B7"/>
    <w:rsid w:val="00271377"/>
    <w:rsid w:val="002736BC"/>
    <w:rsid w:val="00273E3C"/>
    <w:rsid w:val="0027541F"/>
    <w:rsid w:val="00275CEB"/>
    <w:rsid w:val="002766E7"/>
    <w:rsid w:val="002779ED"/>
    <w:rsid w:val="00277C9E"/>
    <w:rsid w:val="002808AF"/>
    <w:rsid w:val="002810B1"/>
    <w:rsid w:val="00281A14"/>
    <w:rsid w:val="0028331C"/>
    <w:rsid w:val="00285784"/>
    <w:rsid w:val="00286EA7"/>
    <w:rsid w:val="002919EA"/>
    <w:rsid w:val="002930F3"/>
    <w:rsid w:val="00293721"/>
    <w:rsid w:val="002937DD"/>
    <w:rsid w:val="00293893"/>
    <w:rsid w:val="00293C78"/>
    <w:rsid w:val="00293F2E"/>
    <w:rsid w:val="002940F1"/>
    <w:rsid w:val="0029673C"/>
    <w:rsid w:val="00296DBE"/>
    <w:rsid w:val="00296FD9"/>
    <w:rsid w:val="00297603"/>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C0152"/>
    <w:rsid w:val="002C016E"/>
    <w:rsid w:val="002C037D"/>
    <w:rsid w:val="002C08A1"/>
    <w:rsid w:val="002C1A2E"/>
    <w:rsid w:val="002C20EB"/>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3E6D"/>
    <w:rsid w:val="002F40D7"/>
    <w:rsid w:val="002F5AB6"/>
    <w:rsid w:val="002F60C8"/>
    <w:rsid w:val="002F7183"/>
    <w:rsid w:val="002F7AE1"/>
    <w:rsid w:val="00300363"/>
    <w:rsid w:val="00300D68"/>
    <w:rsid w:val="00303501"/>
    <w:rsid w:val="00305C02"/>
    <w:rsid w:val="00305F60"/>
    <w:rsid w:val="003061B2"/>
    <w:rsid w:val="003063F7"/>
    <w:rsid w:val="003067AF"/>
    <w:rsid w:val="00306A3A"/>
    <w:rsid w:val="00307282"/>
    <w:rsid w:val="00310608"/>
    <w:rsid w:val="00310871"/>
    <w:rsid w:val="00312AA7"/>
    <w:rsid w:val="00314D2C"/>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811"/>
    <w:rsid w:val="00334B9B"/>
    <w:rsid w:val="00335E0E"/>
    <w:rsid w:val="0033651B"/>
    <w:rsid w:val="003368AB"/>
    <w:rsid w:val="00336EF5"/>
    <w:rsid w:val="0033748B"/>
    <w:rsid w:val="0034157B"/>
    <w:rsid w:val="00342111"/>
    <w:rsid w:val="00342EA6"/>
    <w:rsid w:val="00343252"/>
    <w:rsid w:val="00346C28"/>
    <w:rsid w:val="003475E6"/>
    <w:rsid w:val="003510DE"/>
    <w:rsid w:val="0035130F"/>
    <w:rsid w:val="0035175F"/>
    <w:rsid w:val="00352039"/>
    <w:rsid w:val="00352382"/>
    <w:rsid w:val="00352767"/>
    <w:rsid w:val="00352AF2"/>
    <w:rsid w:val="00354D6F"/>
    <w:rsid w:val="00354D9C"/>
    <w:rsid w:val="003556C4"/>
    <w:rsid w:val="00355D02"/>
    <w:rsid w:val="003562E3"/>
    <w:rsid w:val="00357472"/>
    <w:rsid w:val="003601A9"/>
    <w:rsid w:val="00360716"/>
    <w:rsid w:val="00361152"/>
    <w:rsid w:val="00363038"/>
    <w:rsid w:val="00364F0A"/>
    <w:rsid w:val="0036753D"/>
    <w:rsid w:val="0036760E"/>
    <w:rsid w:val="00367CC6"/>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95282"/>
    <w:rsid w:val="003A0E03"/>
    <w:rsid w:val="003A1338"/>
    <w:rsid w:val="003A1781"/>
    <w:rsid w:val="003A378D"/>
    <w:rsid w:val="003A587C"/>
    <w:rsid w:val="003A6BDD"/>
    <w:rsid w:val="003B10FC"/>
    <w:rsid w:val="003B1612"/>
    <w:rsid w:val="003B2885"/>
    <w:rsid w:val="003B6813"/>
    <w:rsid w:val="003B7C89"/>
    <w:rsid w:val="003B7DC8"/>
    <w:rsid w:val="003B7DEF"/>
    <w:rsid w:val="003C085D"/>
    <w:rsid w:val="003C1C5A"/>
    <w:rsid w:val="003C30C4"/>
    <w:rsid w:val="003C34D2"/>
    <w:rsid w:val="003C37E1"/>
    <w:rsid w:val="003C3E31"/>
    <w:rsid w:val="003C430F"/>
    <w:rsid w:val="003C47B0"/>
    <w:rsid w:val="003C533D"/>
    <w:rsid w:val="003C58E2"/>
    <w:rsid w:val="003C666B"/>
    <w:rsid w:val="003C74FE"/>
    <w:rsid w:val="003C7780"/>
    <w:rsid w:val="003C7B0D"/>
    <w:rsid w:val="003D0572"/>
    <w:rsid w:val="003D2C85"/>
    <w:rsid w:val="003D3340"/>
    <w:rsid w:val="003D3654"/>
    <w:rsid w:val="003D414F"/>
    <w:rsid w:val="003D61EB"/>
    <w:rsid w:val="003D65D2"/>
    <w:rsid w:val="003D6DA0"/>
    <w:rsid w:val="003E1A90"/>
    <w:rsid w:val="003E3177"/>
    <w:rsid w:val="003E46DC"/>
    <w:rsid w:val="003E4723"/>
    <w:rsid w:val="003E4941"/>
    <w:rsid w:val="003E5397"/>
    <w:rsid w:val="003E55A4"/>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56B"/>
    <w:rsid w:val="00491A7B"/>
    <w:rsid w:val="00491E5D"/>
    <w:rsid w:val="004921D6"/>
    <w:rsid w:val="00493CCF"/>
    <w:rsid w:val="00494991"/>
    <w:rsid w:val="004A14DD"/>
    <w:rsid w:val="004A2285"/>
    <w:rsid w:val="004A477C"/>
    <w:rsid w:val="004A47FC"/>
    <w:rsid w:val="004A7D75"/>
    <w:rsid w:val="004B1727"/>
    <w:rsid w:val="004B3081"/>
    <w:rsid w:val="004B3293"/>
    <w:rsid w:val="004B3752"/>
    <w:rsid w:val="004B3DF5"/>
    <w:rsid w:val="004B48F7"/>
    <w:rsid w:val="004B537C"/>
    <w:rsid w:val="004B5684"/>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312F"/>
    <w:rsid w:val="004E4117"/>
    <w:rsid w:val="004E467E"/>
    <w:rsid w:val="004E4685"/>
    <w:rsid w:val="004E578F"/>
    <w:rsid w:val="004E6B1C"/>
    <w:rsid w:val="004E6FFF"/>
    <w:rsid w:val="004F08CD"/>
    <w:rsid w:val="004F1DC1"/>
    <w:rsid w:val="004F2756"/>
    <w:rsid w:val="004F3D87"/>
    <w:rsid w:val="004F489F"/>
    <w:rsid w:val="004F4B46"/>
    <w:rsid w:val="004F61C5"/>
    <w:rsid w:val="004F6F8D"/>
    <w:rsid w:val="0050017D"/>
    <w:rsid w:val="005007E6"/>
    <w:rsid w:val="00502648"/>
    <w:rsid w:val="00502FAF"/>
    <w:rsid w:val="00503D20"/>
    <w:rsid w:val="005042D0"/>
    <w:rsid w:val="0050465B"/>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4E25"/>
    <w:rsid w:val="00526608"/>
    <w:rsid w:val="005267E6"/>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192F"/>
    <w:rsid w:val="005C1FC1"/>
    <w:rsid w:val="005C24B1"/>
    <w:rsid w:val="005C2645"/>
    <w:rsid w:val="005C2A1A"/>
    <w:rsid w:val="005C63D0"/>
    <w:rsid w:val="005C752F"/>
    <w:rsid w:val="005C7537"/>
    <w:rsid w:val="005D0A2D"/>
    <w:rsid w:val="005D1374"/>
    <w:rsid w:val="005D1597"/>
    <w:rsid w:val="005D24D5"/>
    <w:rsid w:val="005D307E"/>
    <w:rsid w:val="005D33A7"/>
    <w:rsid w:val="005D3EDD"/>
    <w:rsid w:val="005D4530"/>
    <w:rsid w:val="005D59E8"/>
    <w:rsid w:val="005E135C"/>
    <w:rsid w:val="005E15C9"/>
    <w:rsid w:val="005E19A4"/>
    <w:rsid w:val="005E31B9"/>
    <w:rsid w:val="005E5F02"/>
    <w:rsid w:val="005F03CE"/>
    <w:rsid w:val="005F0D12"/>
    <w:rsid w:val="005F0FFB"/>
    <w:rsid w:val="005F1917"/>
    <w:rsid w:val="005F2B2F"/>
    <w:rsid w:val="005F4573"/>
    <w:rsid w:val="005F573D"/>
    <w:rsid w:val="005F60AF"/>
    <w:rsid w:val="005F60C1"/>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348"/>
    <w:rsid w:val="00647F5C"/>
    <w:rsid w:val="006507B4"/>
    <w:rsid w:val="00651221"/>
    <w:rsid w:val="00651FD9"/>
    <w:rsid w:val="00653474"/>
    <w:rsid w:val="00653D19"/>
    <w:rsid w:val="0065466A"/>
    <w:rsid w:val="00654B1A"/>
    <w:rsid w:val="00655EE2"/>
    <w:rsid w:val="00656C66"/>
    <w:rsid w:val="00657049"/>
    <w:rsid w:val="00657249"/>
    <w:rsid w:val="00661886"/>
    <w:rsid w:val="00662457"/>
    <w:rsid w:val="00662DD9"/>
    <w:rsid w:val="00663220"/>
    <w:rsid w:val="00663CF3"/>
    <w:rsid w:val="00663F53"/>
    <w:rsid w:val="00666CA5"/>
    <w:rsid w:val="0066712E"/>
    <w:rsid w:val="00667CCB"/>
    <w:rsid w:val="006703E1"/>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B24"/>
    <w:rsid w:val="00691C37"/>
    <w:rsid w:val="00692368"/>
    <w:rsid w:val="006931CC"/>
    <w:rsid w:val="006947E1"/>
    <w:rsid w:val="00694A54"/>
    <w:rsid w:val="00694B43"/>
    <w:rsid w:val="00695A6F"/>
    <w:rsid w:val="00696853"/>
    <w:rsid w:val="0069711B"/>
    <w:rsid w:val="006A01E0"/>
    <w:rsid w:val="006A1291"/>
    <w:rsid w:val="006A1E17"/>
    <w:rsid w:val="006A1EF2"/>
    <w:rsid w:val="006A239A"/>
    <w:rsid w:val="006A2EDF"/>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A2E"/>
    <w:rsid w:val="006B6D35"/>
    <w:rsid w:val="006C0C2B"/>
    <w:rsid w:val="006C0DC8"/>
    <w:rsid w:val="006C14A4"/>
    <w:rsid w:val="006C15F8"/>
    <w:rsid w:val="006C20C8"/>
    <w:rsid w:val="006C43C4"/>
    <w:rsid w:val="006C43DF"/>
    <w:rsid w:val="006C490E"/>
    <w:rsid w:val="006C4B60"/>
    <w:rsid w:val="006C529A"/>
    <w:rsid w:val="006C58CE"/>
    <w:rsid w:val="006C5F13"/>
    <w:rsid w:val="006C6014"/>
    <w:rsid w:val="006C6B1A"/>
    <w:rsid w:val="006C6B55"/>
    <w:rsid w:val="006D13EF"/>
    <w:rsid w:val="006D183D"/>
    <w:rsid w:val="006D26CB"/>
    <w:rsid w:val="006D35C5"/>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0450"/>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2A1B"/>
    <w:rsid w:val="0071300C"/>
    <w:rsid w:val="00713645"/>
    <w:rsid w:val="00713882"/>
    <w:rsid w:val="00714211"/>
    <w:rsid w:val="00715DC3"/>
    <w:rsid w:val="00715F59"/>
    <w:rsid w:val="00716A94"/>
    <w:rsid w:val="00717D5B"/>
    <w:rsid w:val="007233E4"/>
    <w:rsid w:val="0072433F"/>
    <w:rsid w:val="00725609"/>
    <w:rsid w:val="0072582D"/>
    <w:rsid w:val="0073036F"/>
    <w:rsid w:val="00730884"/>
    <w:rsid w:val="007308D3"/>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4D10"/>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36C1"/>
    <w:rsid w:val="00784D58"/>
    <w:rsid w:val="00785438"/>
    <w:rsid w:val="00786594"/>
    <w:rsid w:val="0079178A"/>
    <w:rsid w:val="007948F4"/>
    <w:rsid w:val="00794AA0"/>
    <w:rsid w:val="007968A1"/>
    <w:rsid w:val="007974D6"/>
    <w:rsid w:val="00797E84"/>
    <w:rsid w:val="007A0841"/>
    <w:rsid w:val="007A1C58"/>
    <w:rsid w:val="007A3F28"/>
    <w:rsid w:val="007A4DF2"/>
    <w:rsid w:val="007A5378"/>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4D6E"/>
    <w:rsid w:val="007D5F67"/>
    <w:rsid w:val="007D673C"/>
    <w:rsid w:val="007D7D37"/>
    <w:rsid w:val="007E2349"/>
    <w:rsid w:val="007E4A9C"/>
    <w:rsid w:val="007E55CB"/>
    <w:rsid w:val="007E6D61"/>
    <w:rsid w:val="007E72DA"/>
    <w:rsid w:val="007E7D27"/>
    <w:rsid w:val="007F191C"/>
    <w:rsid w:val="007F28D3"/>
    <w:rsid w:val="007F2F46"/>
    <w:rsid w:val="007F3445"/>
    <w:rsid w:val="007F3827"/>
    <w:rsid w:val="007F4A6E"/>
    <w:rsid w:val="007F6D6D"/>
    <w:rsid w:val="00800BA0"/>
    <w:rsid w:val="00800FA8"/>
    <w:rsid w:val="00801801"/>
    <w:rsid w:val="008041FB"/>
    <w:rsid w:val="00804B4C"/>
    <w:rsid w:val="008052DD"/>
    <w:rsid w:val="0080611D"/>
    <w:rsid w:val="00807025"/>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30A3B"/>
    <w:rsid w:val="008319AD"/>
    <w:rsid w:val="00832940"/>
    <w:rsid w:val="008337E4"/>
    <w:rsid w:val="0083497A"/>
    <w:rsid w:val="00834ED9"/>
    <w:rsid w:val="00835502"/>
    <w:rsid w:val="008365BA"/>
    <w:rsid w:val="00836BCB"/>
    <w:rsid w:val="00837D0B"/>
    <w:rsid w:val="00837E72"/>
    <w:rsid w:val="00841EAF"/>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944"/>
    <w:rsid w:val="00865E47"/>
    <w:rsid w:val="0086613F"/>
    <w:rsid w:val="00866587"/>
    <w:rsid w:val="0086734A"/>
    <w:rsid w:val="00867C7A"/>
    <w:rsid w:val="0087034A"/>
    <w:rsid w:val="00870B87"/>
    <w:rsid w:val="00872438"/>
    <w:rsid w:val="00873881"/>
    <w:rsid w:val="00874A01"/>
    <w:rsid w:val="00874D62"/>
    <w:rsid w:val="008752EC"/>
    <w:rsid w:val="008764AF"/>
    <w:rsid w:val="00876F46"/>
    <w:rsid w:val="00880670"/>
    <w:rsid w:val="00880A28"/>
    <w:rsid w:val="008823B9"/>
    <w:rsid w:val="00884304"/>
    <w:rsid w:val="00884827"/>
    <w:rsid w:val="00885AB7"/>
    <w:rsid w:val="00891FE6"/>
    <w:rsid w:val="00892B00"/>
    <w:rsid w:val="00892B5B"/>
    <w:rsid w:val="00893E00"/>
    <w:rsid w:val="00894979"/>
    <w:rsid w:val="0089544E"/>
    <w:rsid w:val="00895478"/>
    <w:rsid w:val="0089587B"/>
    <w:rsid w:val="00896206"/>
    <w:rsid w:val="008A08EA"/>
    <w:rsid w:val="008A13D8"/>
    <w:rsid w:val="008A38AD"/>
    <w:rsid w:val="008A4E97"/>
    <w:rsid w:val="008A59B2"/>
    <w:rsid w:val="008A5AB4"/>
    <w:rsid w:val="008A60F3"/>
    <w:rsid w:val="008A6286"/>
    <w:rsid w:val="008A683E"/>
    <w:rsid w:val="008A6F9A"/>
    <w:rsid w:val="008A7439"/>
    <w:rsid w:val="008B0471"/>
    <w:rsid w:val="008B0A90"/>
    <w:rsid w:val="008B33E1"/>
    <w:rsid w:val="008B3F0E"/>
    <w:rsid w:val="008B4347"/>
    <w:rsid w:val="008B445A"/>
    <w:rsid w:val="008B4DBD"/>
    <w:rsid w:val="008B688E"/>
    <w:rsid w:val="008C1638"/>
    <w:rsid w:val="008C1C71"/>
    <w:rsid w:val="008C33E4"/>
    <w:rsid w:val="008C453E"/>
    <w:rsid w:val="008C61EA"/>
    <w:rsid w:val="008D18B9"/>
    <w:rsid w:val="008D1C35"/>
    <w:rsid w:val="008D2DCA"/>
    <w:rsid w:val="008D333A"/>
    <w:rsid w:val="008D4E78"/>
    <w:rsid w:val="008D58D0"/>
    <w:rsid w:val="008D6863"/>
    <w:rsid w:val="008D7235"/>
    <w:rsid w:val="008D7B9E"/>
    <w:rsid w:val="008E0DFC"/>
    <w:rsid w:val="008E0FD5"/>
    <w:rsid w:val="008E1988"/>
    <w:rsid w:val="008E1A65"/>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6F3A"/>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5CA0"/>
    <w:rsid w:val="009266B9"/>
    <w:rsid w:val="0093209B"/>
    <w:rsid w:val="00932EF4"/>
    <w:rsid w:val="00933CCA"/>
    <w:rsid w:val="00934B42"/>
    <w:rsid w:val="00936825"/>
    <w:rsid w:val="00936C52"/>
    <w:rsid w:val="009408BD"/>
    <w:rsid w:val="009422D5"/>
    <w:rsid w:val="0094242D"/>
    <w:rsid w:val="009442D4"/>
    <w:rsid w:val="00945168"/>
    <w:rsid w:val="00945B71"/>
    <w:rsid w:val="00945BC5"/>
    <w:rsid w:val="009460AD"/>
    <w:rsid w:val="00946957"/>
    <w:rsid w:val="009475D4"/>
    <w:rsid w:val="00950491"/>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0F2D"/>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50FC"/>
    <w:rsid w:val="009B6D40"/>
    <w:rsid w:val="009B77AC"/>
    <w:rsid w:val="009C2537"/>
    <w:rsid w:val="009C2E6A"/>
    <w:rsid w:val="009C356A"/>
    <w:rsid w:val="009C5008"/>
    <w:rsid w:val="009C6DAC"/>
    <w:rsid w:val="009D1A46"/>
    <w:rsid w:val="009D1AEA"/>
    <w:rsid w:val="009D35D4"/>
    <w:rsid w:val="009D487C"/>
    <w:rsid w:val="009D48B4"/>
    <w:rsid w:val="009D5041"/>
    <w:rsid w:val="009D5154"/>
    <w:rsid w:val="009D54AF"/>
    <w:rsid w:val="009D5CBF"/>
    <w:rsid w:val="009D5FB2"/>
    <w:rsid w:val="009D66CF"/>
    <w:rsid w:val="009D6CE1"/>
    <w:rsid w:val="009D6DDE"/>
    <w:rsid w:val="009E057E"/>
    <w:rsid w:val="009E08EE"/>
    <w:rsid w:val="009E11F1"/>
    <w:rsid w:val="009E3C9B"/>
    <w:rsid w:val="009E3D20"/>
    <w:rsid w:val="009E59E0"/>
    <w:rsid w:val="009E61A8"/>
    <w:rsid w:val="009E7F28"/>
    <w:rsid w:val="009F0932"/>
    <w:rsid w:val="009F13E9"/>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4134"/>
    <w:rsid w:val="00A14C7F"/>
    <w:rsid w:val="00A17592"/>
    <w:rsid w:val="00A17D3D"/>
    <w:rsid w:val="00A22AD0"/>
    <w:rsid w:val="00A24C46"/>
    <w:rsid w:val="00A267C9"/>
    <w:rsid w:val="00A26F2E"/>
    <w:rsid w:val="00A27C14"/>
    <w:rsid w:val="00A30A5A"/>
    <w:rsid w:val="00A310FE"/>
    <w:rsid w:val="00A31266"/>
    <w:rsid w:val="00A322B0"/>
    <w:rsid w:val="00A345C1"/>
    <w:rsid w:val="00A3472A"/>
    <w:rsid w:val="00A34738"/>
    <w:rsid w:val="00A35716"/>
    <w:rsid w:val="00A3580F"/>
    <w:rsid w:val="00A3644C"/>
    <w:rsid w:val="00A375D1"/>
    <w:rsid w:val="00A42E27"/>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B2B"/>
    <w:rsid w:val="00A6199A"/>
    <w:rsid w:val="00A64EBD"/>
    <w:rsid w:val="00A65D58"/>
    <w:rsid w:val="00A7173D"/>
    <w:rsid w:val="00A74BCA"/>
    <w:rsid w:val="00A75F43"/>
    <w:rsid w:val="00A76FDF"/>
    <w:rsid w:val="00A77872"/>
    <w:rsid w:val="00A778BB"/>
    <w:rsid w:val="00A8087D"/>
    <w:rsid w:val="00A82B4F"/>
    <w:rsid w:val="00A82E78"/>
    <w:rsid w:val="00A8363E"/>
    <w:rsid w:val="00A85228"/>
    <w:rsid w:val="00A87D09"/>
    <w:rsid w:val="00A90499"/>
    <w:rsid w:val="00A91799"/>
    <w:rsid w:val="00A940C8"/>
    <w:rsid w:val="00A9441F"/>
    <w:rsid w:val="00A95D88"/>
    <w:rsid w:val="00A968BF"/>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5077"/>
    <w:rsid w:val="00AE78C9"/>
    <w:rsid w:val="00AF00CB"/>
    <w:rsid w:val="00AF0EB0"/>
    <w:rsid w:val="00AF1477"/>
    <w:rsid w:val="00AF21A3"/>
    <w:rsid w:val="00AF264A"/>
    <w:rsid w:val="00AF28E4"/>
    <w:rsid w:val="00AF37A6"/>
    <w:rsid w:val="00AF3C81"/>
    <w:rsid w:val="00AF4189"/>
    <w:rsid w:val="00AF45E8"/>
    <w:rsid w:val="00AF6673"/>
    <w:rsid w:val="00AF672D"/>
    <w:rsid w:val="00AF6FD1"/>
    <w:rsid w:val="00AF7AFF"/>
    <w:rsid w:val="00B009D1"/>
    <w:rsid w:val="00B01E6A"/>
    <w:rsid w:val="00B02A29"/>
    <w:rsid w:val="00B02DD4"/>
    <w:rsid w:val="00B0446E"/>
    <w:rsid w:val="00B067E6"/>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1850"/>
    <w:rsid w:val="00B331CD"/>
    <w:rsid w:val="00B33235"/>
    <w:rsid w:val="00B332AF"/>
    <w:rsid w:val="00B33426"/>
    <w:rsid w:val="00B33FA9"/>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25C"/>
    <w:rsid w:val="00B70AC8"/>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7F4"/>
    <w:rsid w:val="00B8503A"/>
    <w:rsid w:val="00B853C4"/>
    <w:rsid w:val="00B86B75"/>
    <w:rsid w:val="00B86F31"/>
    <w:rsid w:val="00B87B57"/>
    <w:rsid w:val="00B90487"/>
    <w:rsid w:val="00B91619"/>
    <w:rsid w:val="00B918A8"/>
    <w:rsid w:val="00B91EB3"/>
    <w:rsid w:val="00B92C82"/>
    <w:rsid w:val="00B94618"/>
    <w:rsid w:val="00B9531E"/>
    <w:rsid w:val="00B959A6"/>
    <w:rsid w:val="00B96198"/>
    <w:rsid w:val="00B96FA0"/>
    <w:rsid w:val="00B96FB8"/>
    <w:rsid w:val="00BA0095"/>
    <w:rsid w:val="00BA18A0"/>
    <w:rsid w:val="00BA1DE4"/>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24BC"/>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05A"/>
    <w:rsid w:val="00C01215"/>
    <w:rsid w:val="00C02BF1"/>
    <w:rsid w:val="00C04B22"/>
    <w:rsid w:val="00C04D03"/>
    <w:rsid w:val="00C064A9"/>
    <w:rsid w:val="00C06955"/>
    <w:rsid w:val="00C06E13"/>
    <w:rsid w:val="00C116AB"/>
    <w:rsid w:val="00C11B97"/>
    <w:rsid w:val="00C12BA4"/>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04E"/>
    <w:rsid w:val="00C52934"/>
    <w:rsid w:val="00C52ADA"/>
    <w:rsid w:val="00C533EE"/>
    <w:rsid w:val="00C53D2C"/>
    <w:rsid w:val="00C5660B"/>
    <w:rsid w:val="00C57A2E"/>
    <w:rsid w:val="00C57F5D"/>
    <w:rsid w:val="00C60C70"/>
    <w:rsid w:val="00C6184E"/>
    <w:rsid w:val="00C6280B"/>
    <w:rsid w:val="00C630F3"/>
    <w:rsid w:val="00C63BD9"/>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158D"/>
    <w:rsid w:val="00C81CF0"/>
    <w:rsid w:val="00C82125"/>
    <w:rsid w:val="00C82EE4"/>
    <w:rsid w:val="00C82F98"/>
    <w:rsid w:val="00C83A82"/>
    <w:rsid w:val="00C85460"/>
    <w:rsid w:val="00C87747"/>
    <w:rsid w:val="00C877D5"/>
    <w:rsid w:val="00C9106C"/>
    <w:rsid w:val="00C93FEA"/>
    <w:rsid w:val="00C945C4"/>
    <w:rsid w:val="00C964C6"/>
    <w:rsid w:val="00C971F1"/>
    <w:rsid w:val="00C97C12"/>
    <w:rsid w:val="00CA03AC"/>
    <w:rsid w:val="00CA0D48"/>
    <w:rsid w:val="00CA0ECD"/>
    <w:rsid w:val="00CA2A08"/>
    <w:rsid w:val="00CA485B"/>
    <w:rsid w:val="00CA4E84"/>
    <w:rsid w:val="00CA5BE6"/>
    <w:rsid w:val="00CA7709"/>
    <w:rsid w:val="00CB0067"/>
    <w:rsid w:val="00CB06B0"/>
    <w:rsid w:val="00CB28CA"/>
    <w:rsid w:val="00CB3833"/>
    <w:rsid w:val="00CB7719"/>
    <w:rsid w:val="00CC0323"/>
    <w:rsid w:val="00CC1A42"/>
    <w:rsid w:val="00CC2706"/>
    <w:rsid w:val="00CC3BF9"/>
    <w:rsid w:val="00CC4049"/>
    <w:rsid w:val="00CC4536"/>
    <w:rsid w:val="00CC531D"/>
    <w:rsid w:val="00CD04A6"/>
    <w:rsid w:val="00CD22B0"/>
    <w:rsid w:val="00CD262A"/>
    <w:rsid w:val="00CD3B73"/>
    <w:rsid w:val="00CD4818"/>
    <w:rsid w:val="00CD50FE"/>
    <w:rsid w:val="00CD5330"/>
    <w:rsid w:val="00CD615B"/>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D000A4"/>
    <w:rsid w:val="00D0020C"/>
    <w:rsid w:val="00D00BA8"/>
    <w:rsid w:val="00D01E0F"/>
    <w:rsid w:val="00D02C8F"/>
    <w:rsid w:val="00D03561"/>
    <w:rsid w:val="00D035E6"/>
    <w:rsid w:val="00D037B7"/>
    <w:rsid w:val="00D04776"/>
    <w:rsid w:val="00D05776"/>
    <w:rsid w:val="00D05C06"/>
    <w:rsid w:val="00D063E4"/>
    <w:rsid w:val="00D06B5A"/>
    <w:rsid w:val="00D0764A"/>
    <w:rsid w:val="00D10637"/>
    <w:rsid w:val="00D1137D"/>
    <w:rsid w:val="00D117B3"/>
    <w:rsid w:val="00D11ACC"/>
    <w:rsid w:val="00D12783"/>
    <w:rsid w:val="00D12E55"/>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5AB1"/>
    <w:rsid w:val="00D67CEB"/>
    <w:rsid w:val="00D70233"/>
    <w:rsid w:val="00D70A12"/>
    <w:rsid w:val="00D7233A"/>
    <w:rsid w:val="00D72FFC"/>
    <w:rsid w:val="00D735C3"/>
    <w:rsid w:val="00D77DB7"/>
    <w:rsid w:val="00D81A2B"/>
    <w:rsid w:val="00D828AF"/>
    <w:rsid w:val="00D87EED"/>
    <w:rsid w:val="00D90939"/>
    <w:rsid w:val="00D91165"/>
    <w:rsid w:val="00D9131F"/>
    <w:rsid w:val="00D91644"/>
    <w:rsid w:val="00D924AA"/>
    <w:rsid w:val="00D9295F"/>
    <w:rsid w:val="00D946BB"/>
    <w:rsid w:val="00D96013"/>
    <w:rsid w:val="00D96D52"/>
    <w:rsid w:val="00D96E40"/>
    <w:rsid w:val="00DA0F54"/>
    <w:rsid w:val="00DA4B03"/>
    <w:rsid w:val="00DA5533"/>
    <w:rsid w:val="00DA5915"/>
    <w:rsid w:val="00DA5F4B"/>
    <w:rsid w:val="00DA63E6"/>
    <w:rsid w:val="00DA6C74"/>
    <w:rsid w:val="00DA765C"/>
    <w:rsid w:val="00DA79C7"/>
    <w:rsid w:val="00DB163B"/>
    <w:rsid w:val="00DB23A2"/>
    <w:rsid w:val="00DB3FDF"/>
    <w:rsid w:val="00DB5CEC"/>
    <w:rsid w:val="00DC051C"/>
    <w:rsid w:val="00DC05ED"/>
    <w:rsid w:val="00DC0A04"/>
    <w:rsid w:val="00DC0AFC"/>
    <w:rsid w:val="00DC17CC"/>
    <w:rsid w:val="00DC3399"/>
    <w:rsid w:val="00DC37FC"/>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307"/>
    <w:rsid w:val="00DD7CD4"/>
    <w:rsid w:val="00DE02E0"/>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680"/>
    <w:rsid w:val="00E10AA8"/>
    <w:rsid w:val="00E125D6"/>
    <w:rsid w:val="00E129BB"/>
    <w:rsid w:val="00E12A1A"/>
    <w:rsid w:val="00E1361B"/>
    <w:rsid w:val="00E13F42"/>
    <w:rsid w:val="00E170D5"/>
    <w:rsid w:val="00E20A49"/>
    <w:rsid w:val="00E2127D"/>
    <w:rsid w:val="00E2160D"/>
    <w:rsid w:val="00E2196B"/>
    <w:rsid w:val="00E21AF4"/>
    <w:rsid w:val="00E22781"/>
    <w:rsid w:val="00E229B9"/>
    <w:rsid w:val="00E25251"/>
    <w:rsid w:val="00E268A5"/>
    <w:rsid w:val="00E26931"/>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40"/>
    <w:rsid w:val="00E566FE"/>
    <w:rsid w:val="00E56794"/>
    <w:rsid w:val="00E570EB"/>
    <w:rsid w:val="00E57967"/>
    <w:rsid w:val="00E6005D"/>
    <w:rsid w:val="00E604FC"/>
    <w:rsid w:val="00E63AAF"/>
    <w:rsid w:val="00E640C8"/>
    <w:rsid w:val="00E650BB"/>
    <w:rsid w:val="00E664E2"/>
    <w:rsid w:val="00E66E17"/>
    <w:rsid w:val="00E67167"/>
    <w:rsid w:val="00E677A2"/>
    <w:rsid w:val="00E67A7C"/>
    <w:rsid w:val="00E7085B"/>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4EA5"/>
    <w:rsid w:val="00EB52C0"/>
    <w:rsid w:val="00EB7331"/>
    <w:rsid w:val="00EB755A"/>
    <w:rsid w:val="00EC0576"/>
    <w:rsid w:val="00EC1A8F"/>
    <w:rsid w:val="00EC29F2"/>
    <w:rsid w:val="00EC2AB9"/>
    <w:rsid w:val="00EC2EF3"/>
    <w:rsid w:val="00EC3B98"/>
    <w:rsid w:val="00EC3BCE"/>
    <w:rsid w:val="00EC400E"/>
    <w:rsid w:val="00EC4132"/>
    <w:rsid w:val="00EC572B"/>
    <w:rsid w:val="00EC77A9"/>
    <w:rsid w:val="00ED672F"/>
    <w:rsid w:val="00EE0D7A"/>
    <w:rsid w:val="00EE1196"/>
    <w:rsid w:val="00EE125C"/>
    <w:rsid w:val="00EE18BF"/>
    <w:rsid w:val="00EE2E2F"/>
    <w:rsid w:val="00EE4268"/>
    <w:rsid w:val="00EE45CF"/>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4B54"/>
    <w:rsid w:val="00F45440"/>
    <w:rsid w:val="00F46202"/>
    <w:rsid w:val="00F4622D"/>
    <w:rsid w:val="00F475A1"/>
    <w:rsid w:val="00F47774"/>
    <w:rsid w:val="00F478C4"/>
    <w:rsid w:val="00F47E8C"/>
    <w:rsid w:val="00F512F3"/>
    <w:rsid w:val="00F5280A"/>
    <w:rsid w:val="00F52E25"/>
    <w:rsid w:val="00F53C09"/>
    <w:rsid w:val="00F53DA1"/>
    <w:rsid w:val="00F576EE"/>
    <w:rsid w:val="00F57D4A"/>
    <w:rsid w:val="00F57DF5"/>
    <w:rsid w:val="00F60455"/>
    <w:rsid w:val="00F614B4"/>
    <w:rsid w:val="00F646A9"/>
    <w:rsid w:val="00F66C2F"/>
    <w:rsid w:val="00F66EDE"/>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6E1"/>
    <w:rsid w:val="00FB1930"/>
    <w:rsid w:val="00FB2344"/>
    <w:rsid w:val="00FB2CE3"/>
    <w:rsid w:val="00FB449F"/>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2D4B"/>
    <w:rsid w:val="00FD38DE"/>
    <w:rsid w:val="00FD3C3A"/>
    <w:rsid w:val="00FD3F06"/>
    <w:rsid w:val="00FD5A99"/>
    <w:rsid w:val="00FD603C"/>
    <w:rsid w:val="00FD6269"/>
    <w:rsid w:val="00FD66B9"/>
    <w:rsid w:val="00FD6E90"/>
    <w:rsid w:val="00FD6F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85AB4-E949-4E5C-BD1D-FD1891542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6</TotalTime>
  <Pages>21</Pages>
  <Words>11625</Words>
  <Characters>67310</Characters>
  <Application>Microsoft Office Word</Application>
  <DocSecurity>0</DocSecurity>
  <Lines>1565</Lines>
  <Paragraphs>63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30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00</cp:revision>
  <cp:lastPrinted>2019-10-10T18:13:00Z</cp:lastPrinted>
  <dcterms:created xsi:type="dcterms:W3CDTF">2019-08-22T15:09:00Z</dcterms:created>
  <dcterms:modified xsi:type="dcterms:W3CDTF">2019-10-23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